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3F38F6" w14:textId="77777777" w:rsidR="004B4E28" w:rsidRPr="00DE36C7" w:rsidRDefault="004B4E28" w:rsidP="004B4E28">
      <w:pPr>
        <w:rPr>
          <w:b/>
          <w:bCs/>
        </w:rPr>
      </w:pPr>
      <w:r w:rsidRPr="00DE36C7">
        <w:rPr>
          <w:b/>
          <w:bCs/>
          <w:noProof/>
        </w:rPr>
        <mc:AlternateContent>
          <mc:Choice Requires="wpg">
            <w:drawing>
              <wp:anchor distT="0" distB="0" distL="114300" distR="114300" simplePos="0" relativeHeight="251660288" behindDoc="0" locked="0" layoutInCell="1" allowOverlap="1" wp14:anchorId="4571953B" wp14:editId="3176D845">
                <wp:simplePos x="0" y="0"/>
                <wp:positionH relativeFrom="page">
                  <wp:posOffset>438150</wp:posOffset>
                </wp:positionH>
                <wp:positionV relativeFrom="margin">
                  <wp:posOffset>-1208405</wp:posOffset>
                </wp:positionV>
                <wp:extent cx="212090" cy="9144000"/>
                <wp:effectExtent l="0" t="0" r="16510" b="571500"/>
                <wp:wrapNone/>
                <wp:docPr id="400800976" name="Group 10"/>
                <wp:cNvGraphicFramePr/>
                <a:graphic xmlns:a="http://schemas.openxmlformats.org/drawingml/2006/main">
                  <a:graphicData uri="http://schemas.microsoft.com/office/word/2010/wordprocessingGroup">
                    <wpg:wgp>
                      <wpg:cNvGrpSpPr/>
                      <wpg:grpSpPr>
                        <a:xfrm>
                          <a:off x="0" y="0"/>
                          <a:ext cx="219075" cy="9719310"/>
                          <a:chOff x="0" y="0"/>
                          <a:chExt cx="228600" cy="9144000"/>
                        </a:xfrm>
                      </wpg:grpSpPr>
                      <wps:wsp>
                        <wps:cNvPr id="1654919017" name="Rectangle 1654919017"/>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7292831" name="Rectangle 697292831"/>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842D039" id="Group 10" o:spid="_x0000_s1026" style="position:absolute;margin-left:34.5pt;margin-top:-95.15pt;width:16.7pt;height:10in;z-index:251660288;mso-position-horizontal-relative:page;mso-position-vertical-relative:margin"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">
                <v:rect id="Rectangle 1654919017"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" fillcolor="#e97132 [3205]" stroked="f" strokeweight="1pt"/>
                <v:rect id="Rectangle 697292831"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" fillcolor="#156082 [3204]" stroked="f" strokeweight="1pt">
                  <o:lock v:ext="edit" aspectratio="t"/>
                </v:rect>
                <w10:wrap anchorx="page" anchory="margin"/>
              </v:group>
            </w:pict>
          </mc:Fallback>
        </mc:AlternateContent>
      </w:r>
      <w:r w:rsidRPr="00DE36C7">
        <w:rPr>
          <w:b/>
          <w:bCs/>
          <w:noProof/>
        </w:rPr>
        <w:drawing>
          <wp:anchor distT="0" distB="0" distL="114300" distR="114300" simplePos="0" relativeHeight="251659264" behindDoc="0" locked="0" layoutInCell="1" allowOverlap="1" wp14:anchorId="37538EC2" wp14:editId="1B986B17">
            <wp:simplePos x="0" y="0"/>
            <wp:positionH relativeFrom="margin">
              <wp:posOffset>4174490</wp:posOffset>
            </wp:positionH>
            <wp:positionV relativeFrom="margin">
              <wp:posOffset>-276225</wp:posOffset>
            </wp:positionV>
            <wp:extent cx="2206625" cy="762000"/>
            <wp:effectExtent l="0" t="0" r="3175" b="0"/>
            <wp:wrapSquare wrapText="bothSides"/>
            <wp:docPr id="1099731016" name="Picture 9"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ogo for college computing&#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06625" cy="762000"/>
                    </a:xfrm>
                    <a:prstGeom prst="rect">
                      <a:avLst/>
                    </a:prstGeom>
                    <a:noFill/>
                  </pic:spPr>
                </pic:pic>
              </a:graphicData>
            </a:graphic>
            <wp14:sizeRelH relativeFrom="margin">
              <wp14:pctWidth>0</wp14:pctWidth>
            </wp14:sizeRelH>
            <wp14:sizeRelV relativeFrom="margin">
              <wp14:pctHeight>0</wp14:pctHeight>
            </wp14:sizeRelV>
          </wp:anchor>
        </w:drawing>
      </w:r>
    </w:p>
    <w:p w14:paraId="3578E7F2" w14:textId="77777777" w:rsidR="004B4E28" w:rsidRPr="00DE36C7" w:rsidRDefault="004B4E28" w:rsidP="004B4E28">
      <w:pPr>
        <w:rPr>
          <w:b/>
          <w:bCs/>
        </w:rPr>
      </w:pPr>
    </w:p>
    <w:p w14:paraId="7A66F9B0" w14:textId="77777777" w:rsidR="004B4E28" w:rsidRPr="00DE36C7" w:rsidRDefault="004B4E28" w:rsidP="004B4E28">
      <w:pPr>
        <w:rPr>
          <w:b/>
          <w:bCs/>
        </w:rPr>
      </w:pPr>
      <w:r w:rsidRPr="00DE36C7">
        <w:rPr>
          <w:b/>
          <w:bCs/>
        </w:rPr>
        <w:t>Assessment Cover Page</w:t>
      </w:r>
    </w:p>
    <w:p w14:paraId="5B85DFC7" w14:textId="77777777" w:rsidR="004B4E28" w:rsidRPr="00DE36C7" w:rsidRDefault="004B4E28" w:rsidP="004B4E28">
      <w:pPr>
        <w:rPr>
          <w:b/>
          <w:bCs/>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905"/>
      </w:tblGrid>
      <w:tr w:rsidR="004B4E28" w:rsidRPr="00DE36C7" w14:paraId="4D956BFC" w14:textId="77777777" w:rsidTr="008F3386">
        <w:tc>
          <w:tcPr>
            <w:tcW w:w="4111" w:type="dxa"/>
            <w:hideMark/>
          </w:tcPr>
          <w:p w14:paraId="39E6C576" w14:textId="77777777" w:rsidR="004B4E28" w:rsidRPr="00DE36C7" w:rsidRDefault="004B4E28" w:rsidP="008F3386">
            <w:pPr>
              <w:spacing w:after="160" w:line="278" w:lineRule="auto"/>
              <w:rPr>
                <w:b/>
                <w:bCs/>
                <w:i/>
                <w:iCs/>
              </w:rPr>
            </w:pPr>
            <w:r w:rsidRPr="00DE36C7">
              <w:rPr>
                <w:b/>
                <w:bCs/>
                <w:i/>
                <w:iCs/>
              </w:rPr>
              <w:t>Student Full Name</w:t>
            </w:r>
            <w:r>
              <w:rPr>
                <w:b/>
                <w:bCs/>
                <w:i/>
                <w:iCs/>
              </w:rPr>
              <w:t>: Conor Kirwan</w:t>
            </w:r>
          </w:p>
        </w:tc>
        <w:tc>
          <w:tcPr>
            <w:tcW w:w="4905" w:type="dxa"/>
          </w:tcPr>
          <w:p w14:paraId="6532167B" w14:textId="77777777" w:rsidR="004B4E28" w:rsidRPr="00DE36C7" w:rsidRDefault="004B4E28" w:rsidP="008F3386">
            <w:pPr>
              <w:spacing w:after="160" w:line="278" w:lineRule="auto"/>
              <w:rPr>
                <w:b/>
                <w:bCs/>
              </w:rPr>
            </w:pPr>
          </w:p>
        </w:tc>
      </w:tr>
      <w:tr w:rsidR="004B4E28" w:rsidRPr="00DE36C7" w14:paraId="52AEF1AD" w14:textId="77777777" w:rsidTr="008F3386">
        <w:tc>
          <w:tcPr>
            <w:tcW w:w="4111" w:type="dxa"/>
            <w:hideMark/>
          </w:tcPr>
          <w:p w14:paraId="785C93AF" w14:textId="77777777" w:rsidR="004B4E28" w:rsidRPr="00DE36C7" w:rsidRDefault="004B4E28" w:rsidP="008F3386">
            <w:pPr>
              <w:spacing w:after="160" w:line="278" w:lineRule="auto"/>
              <w:rPr>
                <w:b/>
                <w:bCs/>
                <w:i/>
                <w:iCs/>
              </w:rPr>
            </w:pPr>
            <w:r w:rsidRPr="00DE36C7">
              <w:rPr>
                <w:b/>
                <w:bCs/>
                <w:i/>
                <w:iCs/>
              </w:rPr>
              <w:t>Student Number</w:t>
            </w:r>
            <w:r>
              <w:rPr>
                <w:b/>
                <w:bCs/>
                <w:i/>
                <w:iCs/>
              </w:rPr>
              <w:t>: 24130</w:t>
            </w:r>
          </w:p>
        </w:tc>
        <w:tc>
          <w:tcPr>
            <w:tcW w:w="4905" w:type="dxa"/>
          </w:tcPr>
          <w:p w14:paraId="129AAB6B" w14:textId="77777777" w:rsidR="004B4E28" w:rsidRPr="00DE36C7" w:rsidRDefault="004B4E28" w:rsidP="008F3386">
            <w:pPr>
              <w:spacing w:after="160" w:line="278" w:lineRule="auto"/>
              <w:rPr>
                <w:b/>
                <w:bCs/>
              </w:rPr>
            </w:pPr>
          </w:p>
        </w:tc>
      </w:tr>
      <w:tr w:rsidR="004B4E28" w:rsidRPr="00DE36C7" w14:paraId="5C2568C3" w14:textId="77777777" w:rsidTr="008F3386">
        <w:tc>
          <w:tcPr>
            <w:tcW w:w="4111" w:type="dxa"/>
            <w:hideMark/>
          </w:tcPr>
          <w:p w14:paraId="1C7A5078" w14:textId="51F56414" w:rsidR="004B4E28" w:rsidRPr="00DE36C7" w:rsidRDefault="004B4E28" w:rsidP="008F3386">
            <w:pPr>
              <w:spacing w:after="160" w:line="278" w:lineRule="auto"/>
              <w:rPr>
                <w:b/>
                <w:bCs/>
                <w:i/>
                <w:iCs/>
              </w:rPr>
            </w:pPr>
            <w:r w:rsidRPr="00DE36C7">
              <w:rPr>
                <w:b/>
                <w:bCs/>
                <w:i/>
                <w:iCs/>
              </w:rPr>
              <w:t>Module Title</w:t>
            </w:r>
            <w:r>
              <w:rPr>
                <w:b/>
                <w:bCs/>
                <w:i/>
                <w:iCs/>
              </w:rPr>
              <w:t>: Programming for AI</w:t>
            </w:r>
          </w:p>
        </w:tc>
        <w:tc>
          <w:tcPr>
            <w:tcW w:w="4905" w:type="dxa"/>
          </w:tcPr>
          <w:p w14:paraId="1B6DBE2C" w14:textId="77777777" w:rsidR="004B4E28" w:rsidRPr="00DE36C7" w:rsidRDefault="004B4E28" w:rsidP="008F3386">
            <w:pPr>
              <w:spacing w:after="160" w:line="278" w:lineRule="auto"/>
              <w:rPr>
                <w:b/>
                <w:bCs/>
              </w:rPr>
            </w:pPr>
          </w:p>
        </w:tc>
      </w:tr>
      <w:tr w:rsidR="004B4E28" w:rsidRPr="00DE36C7" w14:paraId="788371F6" w14:textId="77777777" w:rsidTr="008F3386">
        <w:tc>
          <w:tcPr>
            <w:tcW w:w="4111" w:type="dxa"/>
            <w:hideMark/>
          </w:tcPr>
          <w:p w14:paraId="2230E552" w14:textId="77777777" w:rsidR="004B4E28" w:rsidRPr="00DE36C7" w:rsidRDefault="004B4E28" w:rsidP="008F3386">
            <w:pPr>
              <w:spacing w:after="160" w:line="278" w:lineRule="auto"/>
              <w:rPr>
                <w:b/>
                <w:bCs/>
                <w:i/>
                <w:iCs/>
              </w:rPr>
            </w:pPr>
            <w:r w:rsidRPr="00DE36C7">
              <w:rPr>
                <w:b/>
                <w:bCs/>
                <w:i/>
                <w:iCs/>
              </w:rPr>
              <w:t>Assessment Title</w:t>
            </w:r>
            <w:r>
              <w:rPr>
                <w:b/>
                <w:bCs/>
                <w:i/>
                <w:iCs/>
              </w:rPr>
              <w:t>: CA1</w:t>
            </w:r>
          </w:p>
        </w:tc>
        <w:tc>
          <w:tcPr>
            <w:tcW w:w="4905" w:type="dxa"/>
          </w:tcPr>
          <w:p w14:paraId="48DA4485" w14:textId="77777777" w:rsidR="004B4E28" w:rsidRPr="00DE36C7" w:rsidRDefault="004B4E28" w:rsidP="008F3386">
            <w:pPr>
              <w:spacing w:after="160" w:line="278" w:lineRule="auto"/>
              <w:rPr>
                <w:b/>
                <w:bCs/>
              </w:rPr>
            </w:pPr>
          </w:p>
        </w:tc>
      </w:tr>
      <w:tr w:rsidR="004B4E28" w:rsidRPr="00DE36C7" w14:paraId="5E310C8C" w14:textId="77777777" w:rsidTr="008F3386">
        <w:tc>
          <w:tcPr>
            <w:tcW w:w="4111" w:type="dxa"/>
            <w:hideMark/>
          </w:tcPr>
          <w:p w14:paraId="65B7EDCA" w14:textId="123EA9FF" w:rsidR="004B4E28" w:rsidRPr="00DE36C7" w:rsidRDefault="004B4E28" w:rsidP="008F3386">
            <w:pPr>
              <w:spacing w:after="160" w:line="278" w:lineRule="auto"/>
              <w:rPr>
                <w:b/>
                <w:bCs/>
                <w:i/>
                <w:iCs/>
              </w:rPr>
            </w:pPr>
            <w:r w:rsidRPr="00DE36C7">
              <w:rPr>
                <w:b/>
                <w:bCs/>
                <w:i/>
                <w:iCs/>
              </w:rPr>
              <w:t>Assessment Due Date</w:t>
            </w:r>
            <w:r>
              <w:rPr>
                <w:b/>
                <w:bCs/>
                <w:i/>
                <w:iCs/>
              </w:rPr>
              <w:t>: 31/Oct/2024</w:t>
            </w:r>
          </w:p>
        </w:tc>
        <w:tc>
          <w:tcPr>
            <w:tcW w:w="4905" w:type="dxa"/>
          </w:tcPr>
          <w:p w14:paraId="5C2A4F4C" w14:textId="77777777" w:rsidR="004B4E28" w:rsidRPr="00DE36C7" w:rsidRDefault="004B4E28" w:rsidP="008F3386">
            <w:pPr>
              <w:spacing w:after="160" w:line="278" w:lineRule="auto"/>
              <w:rPr>
                <w:b/>
                <w:bCs/>
              </w:rPr>
            </w:pPr>
          </w:p>
        </w:tc>
      </w:tr>
      <w:tr w:rsidR="004B4E28" w:rsidRPr="00DE36C7" w14:paraId="508E41E2" w14:textId="77777777" w:rsidTr="008F3386">
        <w:tc>
          <w:tcPr>
            <w:tcW w:w="4111" w:type="dxa"/>
            <w:hideMark/>
          </w:tcPr>
          <w:p w14:paraId="7F45322E" w14:textId="77777777" w:rsidR="004B4E28" w:rsidRDefault="004B4E28" w:rsidP="008F3386">
            <w:pPr>
              <w:spacing w:after="160" w:line="278" w:lineRule="auto"/>
              <w:rPr>
                <w:b/>
                <w:bCs/>
                <w:i/>
                <w:iCs/>
              </w:rPr>
            </w:pPr>
            <w:r w:rsidRPr="00DE36C7">
              <w:rPr>
                <w:b/>
                <w:bCs/>
                <w:i/>
                <w:iCs/>
              </w:rPr>
              <w:t>Date of Submission</w:t>
            </w:r>
            <w:r>
              <w:rPr>
                <w:b/>
                <w:bCs/>
                <w:i/>
                <w:iCs/>
              </w:rPr>
              <w:t>: 31/Oct/2024</w:t>
            </w:r>
          </w:p>
          <w:p w14:paraId="5C36CC10" w14:textId="77777777" w:rsidR="008108F0" w:rsidRDefault="00E850A2" w:rsidP="008F3386">
            <w:pPr>
              <w:spacing w:after="160" w:line="278" w:lineRule="auto"/>
              <w:rPr>
                <w:b/>
                <w:bCs/>
                <w:i/>
                <w:iCs/>
              </w:rPr>
            </w:pPr>
            <w:r>
              <w:rPr>
                <w:b/>
                <w:bCs/>
                <w:i/>
                <w:iCs/>
              </w:rPr>
              <w:t>GitHub</w:t>
            </w:r>
            <w:r w:rsidR="008108F0">
              <w:rPr>
                <w:b/>
                <w:bCs/>
                <w:i/>
                <w:iCs/>
              </w:rPr>
              <w:t xml:space="preserve"> </w:t>
            </w:r>
            <w:r>
              <w:rPr>
                <w:b/>
                <w:bCs/>
                <w:i/>
                <w:iCs/>
              </w:rPr>
              <w:t>–</w:t>
            </w:r>
            <w:r w:rsidR="008108F0">
              <w:rPr>
                <w:b/>
                <w:bCs/>
                <w:i/>
                <w:iCs/>
              </w:rPr>
              <w:t xml:space="preserve"> </w:t>
            </w:r>
            <w:hyperlink r:id="rId8" w:history="1">
              <w:r w:rsidRPr="00E850A2">
                <w:rPr>
                  <w:rStyle w:val="Hyperlink"/>
                  <w:b/>
                  <w:bCs/>
                  <w:i/>
                  <w:iCs/>
                </w:rPr>
                <w:t>sba24130</w:t>
              </w:r>
            </w:hyperlink>
          </w:p>
          <w:p w14:paraId="1ABB2CF4" w14:textId="77D13AC4" w:rsidR="00645439" w:rsidRPr="00DE36C7" w:rsidRDefault="00645439" w:rsidP="008F3386">
            <w:pPr>
              <w:spacing w:after="160" w:line="278" w:lineRule="auto"/>
              <w:rPr>
                <w:b/>
                <w:bCs/>
                <w:i/>
                <w:iCs/>
              </w:rPr>
            </w:pPr>
            <w:r>
              <w:rPr>
                <w:b/>
                <w:bCs/>
                <w:i/>
                <w:iCs/>
              </w:rPr>
              <w:t xml:space="preserve">Videos - </w:t>
            </w:r>
            <w:hyperlink r:id="rId9" w:history="1">
              <w:r w:rsidRPr="00645439">
                <w:rPr>
                  <w:rStyle w:val="Hyperlink"/>
                  <w:b/>
                  <w:bCs/>
                  <w:i/>
                  <w:iCs/>
                </w:rPr>
                <w:t>Drive</w:t>
              </w:r>
            </w:hyperlink>
          </w:p>
        </w:tc>
        <w:tc>
          <w:tcPr>
            <w:tcW w:w="4905" w:type="dxa"/>
          </w:tcPr>
          <w:p w14:paraId="19B85B2B" w14:textId="77777777" w:rsidR="004B4E28" w:rsidRPr="00DE36C7" w:rsidRDefault="004B4E28" w:rsidP="008F3386">
            <w:pPr>
              <w:spacing w:after="160" w:line="278" w:lineRule="auto"/>
              <w:rPr>
                <w:b/>
                <w:bCs/>
              </w:rPr>
            </w:pPr>
          </w:p>
        </w:tc>
      </w:tr>
    </w:tbl>
    <w:p w14:paraId="7C825CF4" w14:textId="77777777" w:rsidR="004B4E28" w:rsidRPr="00DE36C7" w:rsidRDefault="004B4E28" w:rsidP="004B4E28">
      <w:pPr>
        <w:rPr>
          <w:b/>
          <w:bCs/>
          <w:i/>
          <w:iCs/>
        </w:rPr>
      </w:pPr>
    </w:p>
    <w:p w14:paraId="30350563" w14:textId="77777777" w:rsidR="004B4E28" w:rsidRPr="00DE36C7" w:rsidRDefault="004B4E28" w:rsidP="004B4E28">
      <w:pPr>
        <w:rPr>
          <w:b/>
          <w:bCs/>
        </w:rPr>
      </w:pPr>
    </w:p>
    <w:p w14:paraId="7D1C6D78" w14:textId="77777777" w:rsidR="004B4E28" w:rsidRPr="00DE36C7" w:rsidRDefault="004B4E28" w:rsidP="004B4E28">
      <w:pPr>
        <w:rPr>
          <w:b/>
          <w:bCs/>
        </w:rPr>
      </w:pPr>
      <w:r w:rsidRPr="00DE36C7">
        <w:rPr>
          <w:b/>
          <w:bCs/>
          <w:noProof/>
        </w:rPr>
        <mc:AlternateContent>
          <mc:Choice Requires="wps">
            <w:drawing>
              <wp:anchor distT="0" distB="0" distL="114300" distR="114300" simplePos="0" relativeHeight="251661312" behindDoc="0" locked="0" layoutInCell="1" allowOverlap="1" wp14:anchorId="41511730" wp14:editId="5EF3715D">
                <wp:simplePos x="0" y="0"/>
                <wp:positionH relativeFrom="margin">
                  <wp:align>left</wp:align>
                </wp:positionH>
                <wp:positionV relativeFrom="paragraph">
                  <wp:posOffset>214630</wp:posOffset>
                </wp:positionV>
                <wp:extent cx="5772150" cy="3009900"/>
                <wp:effectExtent l="19050" t="19050" r="19050" b="19050"/>
                <wp:wrapNone/>
                <wp:docPr id="1715075060" name="Text Box 8"/>
                <wp:cNvGraphicFramePr/>
                <a:graphic xmlns:a="http://schemas.openxmlformats.org/drawingml/2006/main">
                  <a:graphicData uri="http://schemas.microsoft.com/office/word/2010/wordprocessingShape">
                    <wps:wsp>
                      <wps:cNvSpPr txBox="1"/>
                      <wps:spPr>
                        <a:xfrm>
                          <a:off x="0" y="0"/>
                          <a:ext cx="5772150" cy="3009900"/>
                        </a:xfrm>
                        <a:prstGeom prst="rect">
                          <a:avLst/>
                        </a:prstGeom>
                        <a:solidFill>
                          <a:schemeClr val="lt1"/>
                        </a:solidFill>
                        <a:ln w="28575">
                          <a:solidFill>
                            <a:schemeClr val="accent1"/>
                          </a:solidFill>
                        </a:ln>
                        <a:effectLst/>
                      </wps:spPr>
                      <wps:txbx>
                        <w:txbxContent>
                          <w:p w14:paraId="751A3014" w14:textId="77777777" w:rsidR="004B4E28" w:rsidRDefault="004B4E28" w:rsidP="004B4E28">
                            <w:pPr>
                              <w:rPr>
                                <w:rFonts w:cs="Calibri"/>
                                <w:b/>
                                <w:bCs/>
                                <w:color w:val="156082" w:themeColor="accent1"/>
                                <w:sz w:val="32"/>
                                <w:szCs w:val="32"/>
                              </w:rPr>
                            </w:pPr>
                            <w:r>
                              <w:rPr>
                                <w:rFonts w:cs="Calibri"/>
                                <w:b/>
                                <w:bCs/>
                                <w:color w:val="156082" w:themeColor="accent1"/>
                                <w:sz w:val="32"/>
                                <w:szCs w:val="32"/>
                              </w:rPr>
                              <w:t>Declaration</w:t>
                            </w:r>
                          </w:p>
                          <w:p w14:paraId="08B35792" w14:textId="77777777" w:rsidR="004B4E28" w:rsidRDefault="004B4E28" w:rsidP="004B4E28">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63332985" w14:textId="77777777" w:rsidR="004B4E28" w:rsidRDefault="004B4E28" w:rsidP="004B4E28">
                            <w:pPr>
                              <w:rPr>
                                <w:rFonts w:cs="Calibri"/>
                                <w:sz w:val="28"/>
                                <w:szCs w:val="28"/>
                              </w:rPr>
                            </w:pPr>
                            <w:r>
                              <w:rPr>
                                <w:rFonts w:cs="Calibri"/>
                                <w:sz w:val="28"/>
                                <w:szCs w:val="28"/>
                              </w:rPr>
                              <w:t>I declare it to be my own work and that all material from third parties has been appropriately referenced.</w:t>
                            </w:r>
                          </w:p>
                          <w:p w14:paraId="3CCCB6F9" w14:textId="77777777" w:rsidR="004B4E28" w:rsidRDefault="004B4E28" w:rsidP="004B4E28">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11730" id="_x0000_t202" coordsize="21600,21600" o:spt="202" path="m,l,21600r21600,l21600,xe">
                <v:stroke joinstyle="miter"/>
                <v:path gradientshapeok="t" o:connecttype="rect"/>
              </v:shapetype>
              <v:shape id="Text Box 8" o:spid="_x0000_s1026" type="#_x0000_t202" style="position:absolute;margin-left:0;margin-top:16.9pt;width:454.5pt;height:237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" fillcolor="white [3201]" strokecolor="#156082 [3204]" strokeweight="2.25pt">
                <v:textbox>
                  <w:txbxContent>
                    <w:p w14:paraId="751A3014" w14:textId="77777777" w:rsidR="004B4E28" w:rsidRDefault="004B4E28" w:rsidP="004B4E28">
                      <w:pPr>
                        <w:rPr>
                          <w:rFonts w:cs="Calibri"/>
                          <w:b/>
                          <w:bCs/>
                          <w:color w:val="156082" w:themeColor="accent1"/>
                          <w:sz w:val="32"/>
                          <w:szCs w:val="32"/>
                        </w:rPr>
                      </w:pPr>
                      <w:r>
                        <w:rPr>
                          <w:rFonts w:cs="Calibri"/>
                          <w:b/>
                          <w:bCs/>
                          <w:color w:val="156082" w:themeColor="accent1"/>
                          <w:sz w:val="32"/>
                          <w:szCs w:val="32"/>
                        </w:rPr>
                        <w:t>Declaration</w:t>
                      </w:r>
                    </w:p>
                    <w:p w14:paraId="08B35792" w14:textId="77777777" w:rsidR="004B4E28" w:rsidRDefault="004B4E28" w:rsidP="004B4E28">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63332985" w14:textId="77777777" w:rsidR="004B4E28" w:rsidRDefault="004B4E28" w:rsidP="004B4E28">
                      <w:pPr>
                        <w:rPr>
                          <w:rFonts w:cs="Calibri"/>
                          <w:sz w:val="28"/>
                          <w:szCs w:val="28"/>
                        </w:rPr>
                      </w:pPr>
                      <w:r>
                        <w:rPr>
                          <w:rFonts w:cs="Calibri"/>
                          <w:sz w:val="28"/>
                          <w:szCs w:val="28"/>
                        </w:rPr>
                        <w:t>I declare it to be my own work and that all material from third parties has been appropriately referenced.</w:t>
                      </w:r>
                    </w:p>
                    <w:p w14:paraId="3CCCB6F9" w14:textId="77777777" w:rsidR="004B4E28" w:rsidRDefault="004B4E28" w:rsidP="004B4E28">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46A091E0" w14:textId="77777777" w:rsidR="004B4E28" w:rsidRPr="00DE36C7" w:rsidRDefault="004B4E28" w:rsidP="004B4E28">
      <w:pPr>
        <w:rPr>
          <w:b/>
          <w:bCs/>
        </w:rPr>
      </w:pPr>
    </w:p>
    <w:p w14:paraId="19090CD4" w14:textId="77777777" w:rsidR="004B4E28" w:rsidRPr="00DE36C7" w:rsidRDefault="004B4E28" w:rsidP="004B4E28">
      <w:pPr>
        <w:rPr>
          <w:b/>
          <w:bCs/>
        </w:rPr>
      </w:pPr>
    </w:p>
    <w:p w14:paraId="0B3DDB50" w14:textId="77777777" w:rsidR="004B4E28" w:rsidRPr="00DE36C7" w:rsidRDefault="004B4E28" w:rsidP="004B4E28">
      <w:pPr>
        <w:rPr>
          <w:b/>
          <w:bCs/>
        </w:rPr>
      </w:pPr>
    </w:p>
    <w:p w14:paraId="5F134BAD" w14:textId="77777777" w:rsidR="004B4E28" w:rsidRPr="00DE36C7" w:rsidRDefault="004B4E28" w:rsidP="004B4E28">
      <w:pPr>
        <w:rPr>
          <w:b/>
          <w:bCs/>
        </w:rPr>
      </w:pPr>
    </w:p>
    <w:p w14:paraId="024B0DDC" w14:textId="77777777" w:rsidR="004B4E28" w:rsidRPr="00DE36C7" w:rsidRDefault="004B4E28" w:rsidP="004B4E28">
      <w:pPr>
        <w:rPr>
          <w:b/>
          <w:bCs/>
        </w:rPr>
      </w:pPr>
    </w:p>
    <w:p w14:paraId="12CBEEE8" w14:textId="77777777" w:rsidR="004B4E28" w:rsidRPr="00DE36C7" w:rsidRDefault="004B4E28" w:rsidP="004B4E28">
      <w:pPr>
        <w:rPr>
          <w:b/>
          <w:bCs/>
        </w:rPr>
        <w:sectPr w:rsidR="004B4E28" w:rsidRPr="00DE36C7" w:rsidSect="004B4E28">
          <w:pgSz w:w="11906" w:h="16838"/>
          <w:pgMar w:top="1440" w:right="1440" w:bottom="1440" w:left="1440" w:header="708" w:footer="708" w:gutter="0"/>
          <w:cols w:space="720"/>
        </w:sectPr>
      </w:pPr>
    </w:p>
    <w:p w14:paraId="2A25F351" w14:textId="77777777" w:rsidR="004B4E28" w:rsidRPr="00DE36C7" w:rsidRDefault="004B4E28" w:rsidP="004B4E28">
      <w:pPr>
        <w:rPr>
          <w:b/>
          <w:bCs/>
        </w:rPr>
      </w:pPr>
    </w:p>
    <w:sdt>
      <w:sdtPr>
        <w:rPr>
          <w:b/>
          <w:bCs/>
        </w:rPr>
        <w:id w:val="-1141109093"/>
        <w:docPartObj>
          <w:docPartGallery w:val="Table of Contents"/>
          <w:docPartUnique/>
        </w:docPartObj>
      </w:sdtPr>
      <w:sdtContent>
        <w:p w14:paraId="0CF445FE" w14:textId="77777777" w:rsidR="004B4E28" w:rsidRPr="00DE36C7" w:rsidRDefault="004B4E28" w:rsidP="004B4E28">
          <w:pPr>
            <w:rPr>
              <w:b/>
              <w:bCs/>
              <w:lang w:val="en-US"/>
            </w:rPr>
          </w:pPr>
          <w:r w:rsidRPr="00DE36C7">
            <w:rPr>
              <w:b/>
              <w:bCs/>
              <w:lang w:val="en-US"/>
            </w:rPr>
            <w:t>Contents</w:t>
          </w:r>
        </w:p>
        <w:p w14:paraId="2480BB02" w14:textId="267E5190" w:rsidR="00681468" w:rsidRDefault="004B4E28">
          <w:pPr>
            <w:pStyle w:val="TOC1"/>
            <w:tabs>
              <w:tab w:val="right" w:leader="dot" w:pos="9016"/>
            </w:tabs>
            <w:rPr>
              <w:rFonts w:cstheme="minorBidi"/>
              <w:noProof/>
              <w:kern w:val="2"/>
              <w:sz w:val="24"/>
              <w:szCs w:val="24"/>
              <w:lang w:val="en-IE" w:eastAsia="en-IE"/>
              <w14:ligatures w14:val="standardContextual"/>
            </w:rPr>
          </w:pPr>
          <w:r w:rsidRPr="00DE36C7">
            <w:rPr>
              <w:b/>
              <w:bCs/>
            </w:rPr>
            <w:fldChar w:fldCharType="begin"/>
          </w:r>
          <w:r w:rsidRPr="00DE36C7">
            <w:rPr>
              <w:b/>
              <w:bCs/>
            </w:rPr>
            <w:instrText xml:space="preserve"> TOC \o "1-3" \h \z \u </w:instrText>
          </w:r>
          <w:r w:rsidRPr="00DE36C7">
            <w:rPr>
              <w:b/>
              <w:bCs/>
            </w:rPr>
            <w:fldChar w:fldCharType="separate"/>
          </w:r>
          <w:hyperlink w:anchor="_Toc181309413" w:history="1">
            <w:r w:rsidR="00681468" w:rsidRPr="002F0479">
              <w:rPr>
                <w:rStyle w:val="Hyperlink"/>
                <w:noProof/>
              </w:rPr>
              <w:t>Question 1</w:t>
            </w:r>
            <w:r w:rsidR="00681468">
              <w:rPr>
                <w:noProof/>
                <w:webHidden/>
              </w:rPr>
              <w:tab/>
            </w:r>
            <w:r w:rsidR="00681468">
              <w:rPr>
                <w:noProof/>
                <w:webHidden/>
              </w:rPr>
              <w:fldChar w:fldCharType="begin"/>
            </w:r>
            <w:r w:rsidR="00681468">
              <w:rPr>
                <w:noProof/>
                <w:webHidden/>
              </w:rPr>
              <w:instrText xml:space="preserve"> PAGEREF _Toc181309413 \h </w:instrText>
            </w:r>
            <w:r w:rsidR="00681468">
              <w:rPr>
                <w:noProof/>
                <w:webHidden/>
              </w:rPr>
            </w:r>
            <w:r w:rsidR="00681468">
              <w:rPr>
                <w:noProof/>
                <w:webHidden/>
              </w:rPr>
              <w:fldChar w:fldCharType="separate"/>
            </w:r>
            <w:r w:rsidR="00681468">
              <w:rPr>
                <w:noProof/>
                <w:webHidden/>
              </w:rPr>
              <w:t>3</w:t>
            </w:r>
            <w:r w:rsidR="00681468">
              <w:rPr>
                <w:noProof/>
                <w:webHidden/>
              </w:rPr>
              <w:fldChar w:fldCharType="end"/>
            </w:r>
          </w:hyperlink>
        </w:p>
        <w:p w14:paraId="799313C4" w14:textId="5F747D4A"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4" w:history="1">
            <w:r w:rsidRPr="002F0479">
              <w:rPr>
                <w:rStyle w:val="Hyperlink"/>
                <w:noProof/>
              </w:rPr>
              <w:t>Question 2</w:t>
            </w:r>
            <w:r>
              <w:rPr>
                <w:noProof/>
                <w:webHidden/>
              </w:rPr>
              <w:tab/>
            </w:r>
            <w:r>
              <w:rPr>
                <w:noProof/>
                <w:webHidden/>
              </w:rPr>
              <w:fldChar w:fldCharType="begin"/>
            </w:r>
            <w:r>
              <w:rPr>
                <w:noProof/>
                <w:webHidden/>
              </w:rPr>
              <w:instrText xml:space="preserve"> PAGEREF _Toc181309414 \h </w:instrText>
            </w:r>
            <w:r>
              <w:rPr>
                <w:noProof/>
                <w:webHidden/>
              </w:rPr>
            </w:r>
            <w:r>
              <w:rPr>
                <w:noProof/>
                <w:webHidden/>
              </w:rPr>
              <w:fldChar w:fldCharType="separate"/>
            </w:r>
            <w:r>
              <w:rPr>
                <w:noProof/>
                <w:webHidden/>
              </w:rPr>
              <w:t>3</w:t>
            </w:r>
            <w:r>
              <w:rPr>
                <w:noProof/>
                <w:webHidden/>
              </w:rPr>
              <w:fldChar w:fldCharType="end"/>
            </w:r>
          </w:hyperlink>
        </w:p>
        <w:p w14:paraId="1A6A3074" w14:textId="069CA213"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5" w:history="1">
            <w:r w:rsidRPr="002F0479">
              <w:rPr>
                <w:rStyle w:val="Hyperlink"/>
                <w:noProof/>
              </w:rPr>
              <w:t>Question 3</w:t>
            </w:r>
            <w:r>
              <w:rPr>
                <w:noProof/>
                <w:webHidden/>
              </w:rPr>
              <w:tab/>
            </w:r>
            <w:r>
              <w:rPr>
                <w:noProof/>
                <w:webHidden/>
              </w:rPr>
              <w:fldChar w:fldCharType="begin"/>
            </w:r>
            <w:r>
              <w:rPr>
                <w:noProof/>
                <w:webHidden/>
              </w:rPr>
              <w:instrText xml:space="preserve"> PAGEREF _Toc181309415 \h </w:instrText>
            </w:r>
            <w:r>
              <w:rPr>
                <w:noProof/>
                <w:webHidden/>
              </w:rPr>
            </w:r>
            <w:r>
              <w:rPr>
                <w:noProof/>
                <w:webHidden/>
              </w:rPr>
              <w:fldChar w:fldCharType="separate"/>
            </w:r>
            <w:r>
              <w:rPr>
                <w:noProof/>
                <w:webHidden/>
              </w:rPr>
              <w:t>4</w:t>
            </w:r>
            <w:r>
              <w:rPr>
                <w:noProof/>
                <w:webHidden/>
              </w:rPr>
              <w:fldChar w:fldCharType="end"/>
            </w:r>
          </w:hyperlink>
        </w:p>
        <w:p w14:paraId="76D19B7E" w14:textId="0BBBECAC"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6" w:history="1">
            <w:r w:rsidRPr="002F0479">
              <w:rPr>
                <w:rStyle w:val="Hyperlink"/>
                <w:noProof/>
              </w:rPr>
              <w:t>Question 4</w:t>
            </w:r>
            <w:r>
              <w:rPr>
                <w:noProof/>
                <w:webHidden/>
              </w:rPr>
              <w:tab/>
            </w:r>
            <w:r>
              <w:rPr>
                <w:noProof/>
                <w:webHidden/>
              </w:rPr>
              <w:fldChar w:fldCharType="begin"/>
            </w:r>
            <w:r>
              <w:rPr>
                <w:noProof/>
                <w:webHidden/>
              </w:rPr>
              <w:instrText xml:space="preserve"> PAGEREF _Toc181309416 \h </w:instrText>
            </w:r>
            <w:r>
              <w:rPr>
                <w:noProof/>
                <w:webHidden/>
              </w:rPr>
            </w:r>
            <w:r>
              <w:rPr>
                <w:noProof/>
                <w:webHidden/>
              </w:rPr>
              <w:fldChar w:fldCharType="separate"/>
            </w:r>
            <w:r>
              <w:rPr>
                <w:noProof/>
                <w:webHidden/>
              </w:rPr>
              <w:t>4</w:t>
            </w:r>
            <w:r>
              <w:rPr>
                <w:noProof/>
                <w:webHidden/>
              </w:rPr>
              <w:fldChar w:fldCharType="end"/>
            </w:r>
          </w:hyperlink>
        </w:p>
        <w:p w14:paraId="62472A4E" w14:textId="458EB2F4"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7" w:history="1">
            <w:r w:rsidRPr="002F0479">
              <w:rPr>
                <w:rStyle w:val="Hyperlink"/>
                <w:noProof/>
              </w:rPr>
              <w:t>Question 5</w:t>
            </w:r>
            <w:r>
              <w:rPr>
                <w:noProof/>
                <w:webHidden/>
              </w:rPr>
              <w:tab/>
            </w:r>
            <w:r>
              <w:rPr>
                <w:noProof/>
                <w:webHidden/>
              </w:rPr>
              <w:fldChar w:fldCharType="begin"/>
            </w:r>
            <w:r>
              <w:rPr>
                <w:noProof/>
                <w:webHidden/>
              </w:rPr>
              <w:instrText xml:space="preserve"> PAGEREF _Toc181309417 \h </w:instrText>
            </w:r>
            <w:r>
              <w:rPr>
                <w:noProof/>
                <w:webHidden/>
              </w:rPr>
            </w:r>
            <w:r>
              <w:rPr>
                <w:noProof/>
                <w:webHidden/>
              </w:rPr>
              <w:fldChar w:fldCharType="separate"/>
            </w:r>
            <w:r>
              <w:rPr>
                <w:noProof/>
                <w:webHidden/>
              </w:rPr>
              <w:t>5</w:t>
            </w:r>
            <w:r>
              <w:rPr>
                <w:noProof/>
                <w:webHidden/>
              </w:rPr>
              <w:fldChar w:fldCharType="end"/>
            </w:r>
          </w:hyperlink>
        </w:p>
        <w:p w14:paraId="5F2EE427" w14:textId="2C56B518"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8" w:history="1">
            <w:r w:rsidRPr="002F0479">
              <w:rPr>
                <w:rStyle w:val="Hyperlink"/>
                <w:noProof/>
              </w:rPr>
              <w:t>References</w:t>
            </w:r>
            <w:r>
              <w:rPr>
                <w:noProof/>
                <w:webHidden/>
              </w:rPr>
              <w:tab/>
            </w:r>
            <w:r>
              <w:rPr>
                <w:noProof/>
                <w:webHidden/>
              </w:rPr>
              <w:fldChar w:fldCharType="begin"/>
            </w:r>
            <w:r>
              <w:rPr>
                <w:noProof/>
                <w:webHidden/>
              </w:rPr>
              <w:instrText xml:space="preserve"> PAGEREF _Toc181309418 \h </w:instrText>
            </w:r>
            <w:r>
              <w:rPr>
                <w:noProof/>
                <w:webHidden/>
              </w:rPr>
            </w:r>
            <w:r>
              <w:rPr>
                <w:noProof/>
                <w:webHidden/>
              </w:rPr>
              <w:fldChar w:fldCharType="separate"/>
            </w:r>
            <w:r>
              <w:rPr>
                <w:noProof/>
                <w:webHidden/>
              </w:rPr>
              <w:t>7</w:t>
            </w:r>
            <w:r>
              <w:rPr>
                <w:noProof/>
                <w:webHidden/>
              </w:rPr>
              <w:fldChar w:fldCharType="end"/>
            </w:r>
          </w:hyperlink>
        </w:p>
        <w:p w14:paraId="24F382A3" w14:textId="000A0D4C"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19" w:history="1">
            <w:r w:rsidRPr="002F0479">
              <w:rPr>
                <w:rStyle w:val="Hyperlink"/>
                <w:noProof/>
              </w:rPr>
              <w:t>Appendix - Q1 Code</w:t>
            </w:r>
            <w:r>
              <w:rPr>
                <w:noProof/>
                <w:webHidden/>
              </w:rPr>
              <w:tab/>
            </w:r>
            <w:r>
              <w:rPr>
                <w:noProof/>
                <w:webHidden/>
              </w:rPr>
              <w:fldChar w:fldCharType="begin"/>
            </w:r>
            <w:r>
              <w:rPr>
                <w:noProof/>
                <w:webHidden/>
              </w:rPr>
              <w:instrText xml:space="preserve"> PAGEREF _Toc181309419 \h </w:instrText>
            </w:r>
            <w:r>
              <w:rPr>
                <w:noProof/>
                <w:webHidden/>
              </w:rPr>
            </w:r>
            <w:r>
              <w:rPr>
                <w:noProof/>
                <w:webHidden/>
              </w:rPr>
              <w:fldChar w:fldCharType="separate"/>
            </w:r>
            <w:r>
              <w:rPr>
                <w:noProof/>
                <w:webHidden/>
              </w:rPr>
              <w:t>8</w:t>
            </w:r>
            <w:r>
              <w:rPr>
                <w:noProof/>
                <w:webHidden/>
              </w:rPr>
              <w:fldChar w:fldCharType="end"/>
            </w:r>
          </w:hyperlink>
        </w:p>
        <w:p w14:paraId="2CE77238" w14:textId="23DE7783"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20" w:history="1">
            <w:r w:rsidRPr="002F0479">
              <w:rPr>
                <w:rStyle w:val="Hyperlink"/>
                <w:noProof/>
              </w:rPr>
              <w:t>Appendix – Q2 Code</w:t>
            </w:r>
            <w:r>
              <w:rPr>
                <w:noProof/>
                <w:webHidden/>
              </w:rPr>
              <w:tab/>
            </w:r>
            <w:r>
              <w:rPr>
                <w:noProof/>
                <w:webHidden/>
              </w:rPr>
              <w:fldChar w:fldCharType="begin"/>
            </w:r>
            <w:r>
              <w:rPr>
                <w:noProof/>
                <w:webHidden/>
              </w:rPr>
              <w:instrText xml:space="preserve"> PAGEREF _Toc181309420 \h </w:instrText>
            </w:r>
            <w:r>
              <w:rPr>
                <w:noProof/>
                <w:webHidden/>
              </w:rPr>
            </w:r>
            <w:r>
              <w:rPr>
                <w:noProof/>
                <w:webHidden/>
              </w:rPr>
              <w:fldChar w:fldCharType="separate"/>
            </w:r>
            <w:r>
              <w:rPr>
                <w:noProof/>
                <w:webHidden/>
              </w:rPr>
              <w:t>9</w:t>
            </w:r>
            <w:r>
              <w:rPr>
                <w:noProof/>
                <w:webHidden/>
              </w:rPr>
              <w:fldChar w:fldCharType="end"/>
            </w:r>
          </w:hyperlink>
        </w:p>
        <w:p w14:paraId="4615A15D" w14:textId="50AF0F94"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21" w:history="1">
            <w:r w:rsidRPr="002F0479">
              <w:rPr>
                <w:rStyle w:val="Hyperlink"/>
                <w:noProof/>
              </w:rPr>
              <w:t>Appendix – Q3 Code</w:t>
            </w:r>
            <w:r>
              <w:rPr>
                <w:noProof/>
                <w:webHidden/>
              </w:rPr>
              <w:tab/>
            </w:r>
            <w:r>
              <w:rPr>
                <w:noProof/>
                <w:webHidden/>
              </w:rPr>
              <w:fldChar w:fldCharType="begin"/>
            </w:r>
            <w:r>
              <w:rPr>
                <w:noProof/>
                <w:webHidden/>
              </w:rPr>
              <w:instrText xml:space="preserve"> PAGEREF _Toc181309421 \h </w:instrText>
            </w:r>
            <w:r>
              <w:rPr>
                <w:noProof/>
                <w:webHidden/>
              </w:rPr>
            </w:r>
            <w:r>
              <w:rPr>
                <w:noProof/>
                <w:webHidden/>
              </w:rPr>
              <w:fldChar w:fldCharType="separate"/>
            </w:r>
            <w:r>
              <w:rPr>
                <w:noProof/>
                <w:webHidden/>
              </w:rPr>
              <w:t>12</w:t>
            </w:r>
            <w:r>
              <w:rPr>
                <w:noProof/>
                <w:webHidden/>
              </w:rPr>
              <w:fldChar w:fldCharType="end"/>
            </w:r>
          </w:hyperlink>
        </w:p>
        <w:p w14:paraId="46DC5084" w14:textId="103A6E23"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22" w:history="1">
            <w:r w:rsidRPr="002F0479">
              <w:rPr>
                <w:rStyle w:val="Hyperlink"/>
                <w:noProof/>
              </w:rPr>
              <w:t>Appendix – Q4 Code</w:t>
            </w:r>
            <w:r>
              <w:rPr>
                <w:noProof/>
                <w:webHidden/>
              </w:rPr>
              <w:tab/>
            </w:r>
            <w:r>
              <w:rPr>
                <w:noProof/>
                <w:webHidden/>
              </w:rPr>
              <w:fldChar w:fldCharType="begin"/>
            </w:r>
            <w:r>
              <w:rPr>
                <w:noProof/>
                <w:webHidden/>
              </w:rPr>
              <w:instrText xml:space="preserve"> PAGEREF _Toc181309422 \h </w:instrText>
            </w:r>
            <w:r>
              <w:rPr>
                <w:noProof/>
                <w:webHidden/>
              </w:rPr>
            </w:r>
            <w:r>
              <w:rPr>
                <w:noProof/>
                <w:webHidden/>
              </w:rPr>
              <w:fldChar w:fldCharType="separate"/>
            </w:r>
            <w:r>
              <w:rPr>
                <w:noProof/>
                <w:webHidden/>
              </w:rPr>
              <w:t>15</w:t>
            </w:r>
            <w:r>
              <w:rPr>
                <w:noProof/>
                <w:webHidden/>
              </w:rPr>
              <w:fldChar w:fldCharType="end"/>
            </w:r>
          </w:hyperlink>
        </w:p>
        <w:p w14:paraId="0D09A8BB" w14:textId="1B510602"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23" w:history="1">
            <w:r w:rsidRPr="002F0479">
              <w:rPr>
                <w:rStyle w:val="Hyperlink"/>
                <w:noProof/>
              </w:rPr>
              <w:t>Appendix – Q5 Code</w:t>
            </w:r>
            <w:r>
              <w:rPr>
                <w:noProof/>
                <w:webHidden/>
              </w:rPr>
              <w:tab/>
            </w:r>
            <w:r>
              <w:rPr>
                <w:noProof/>
                <w:webHidden/>
              </w:rPr>
              <w:fldChar w:fldCharType="begin"/>
            </w:r>
            <w:r>
              <w:rPr>
                <w:noProof/>
                <w:webHidden/>
              </w:rPr>
              <w:instrText xml:space="preserve"> PAGEREF _Toc181309423 \h </w:instrText>
            </w:r>
            <w:r>
              <w:rPr>
                <w:noProof/>
                <w:webHidden/>
              </w:rPr>
            </w:r>
            <w:r>
              <w:rPr>
                <w:noProof/>
                <w:webHidden/>
              </w:rPr>
              <w:fldChar w:fldCharType="separate"/>
            </w:r>
            <w:r>
              <w:rPr>
                <w:noProof/>
                <w:webHidden/>
              </w:rPr>
              <w:t>19</w:t>
            </w:r>
            <w:r>
              <w:rPr>
                <w:noProof/>
                <w:webHidden/>
              </w:rPr>
              <w:fldChar w:fldCharType="end"/>
            </w:r>
          </w:hyperlink>
        </w:p>
        <w:p w14:paraId="469ABA11" w14:textId="45630EF1" w:rsidR="00681468" w:rsidRDefault="00681468">
          <w:pPr>
            <w:pStyle w:val="TOC1"/>
            <w:tabs>
              <w:tab w:val="right" w:leader="dot" w:pos="9016"/>
            </w:tabs>
            <w:rPr>
              <w:rFonts w:cstheme="minorBidi"/>
              <w:noProof/>
              <w:kern w:val="2"/>
              <w:sz w:val="24"/>
              <w:szCs w:val="24"/>
              <w:lang w:val="en-IE" w:eastAsia="en-IE"/>
              <w14:ligatures w14:val="standardContextual"/>
            </w:rPr>
          </w:pPr>
          <w:hyperlink w:anchor="_Toc181309424" w:history="1">
            <w:r w:rsidRPr="002F0479">
              <w:rPr>
                <w:rStyle w:val="Hyperlink"/>
                <w:noProof/>
              </w:rPr>
              <w:t>Appendix - Q5 Figures</w:t>
            </w:r>
            <w:r>
              <w:rPr>
                <w:noProof/>
                <w:webHidden/>
              </w:rPr>
              <w:tab/>
            </w:r>
            <w:r>
              <w:rPr>
                <w:noProof/>
                <w:webHidden/>
              </w:rPr>
              <w:fldChar w:fldCharType="begin"/>
            </w:r>
            <w:r>
              <w:rPr>
                <w:noProof/>
                <w:webHidden/>
              </w:rPr>
              <w:instrText xml:space="preserve"> PAGEREF _Toc181309424 \h </w:instrText>
            </w:r>
            <w:r>
              <w:rPr>
                <w:noProof/>
                <w:webHidden/>
              </w:rPr>
            </w:r>
            <w:r>
              <w:rPr>
                <w:noProof/>
                <w:webHidden/>
              </w:rPr>
              <w:fldChar w:fldCharType="separate"/>
            </w:r>
            <w:r>
              <w:rPr>
                <w:noProof/>
                <w:webHidden/>
              </w:rPr>
              <w:t>25</w:t>
            </w:r>
            <w:r>
              <w:rPr>
                <w:noProof/>
                <w:webHidden/>
              </w:rPr>
              <w:fldChar w:fldCharType="end"/>
            </w:r>
          </w:hyperlink>
        </w:p>
        <w:p w14:paraId="7B79AF17" w14:textId="38E0F77E" w:rsidR="004B4E28" w:rsidRPr="00DE36C7" w:rsidRDefault="004B4E28" w:rsidP="004B4E28">
          <w:pPr>
            <w:rPr>
              <w:b/>
              <w:bCs/>
            </w:rPr>
          </w:pPr>
          <w:r w:rsidRPr="00DE36C7">
            <w:rPr>
              <w:b/>
              <w:bCs/>
            </w:rPr>
            <w:fldChar w:fldCharType="end"/>
          </w:r>
        </w:p>
      </w:sdtContent>
    </w:sdt>
    <w:p w14:paraId="063F1226" w14:textId="77777777" w:rsidR="004B4E28" w:rsidRPr="00DE36C7" w:rsidRDefault="004B4E28" w:rsidP="004B4E28">
      <w:pPr>
        <w:rPr>
          <w:b/>
          <w:bCs/>
        </w:rPr>
      </w:pPr>
    </w:p>
    <w:p w14:paraId="3CA7FAF8" w14:textId="77777777" w:rsidR="004B4E28" w:rsidRDefault="004B4E28" w:rsidP="004B4E28"/>
    <w:p w14:paraId="1353DAA8" w14:textId="77777777" w:rsidR="004B4E28" w:rsidRDefault="004B4E28" w:rsidP="004B4E28"/>
    <w:p w14:paraId="12F81B5A" w14:textId="77777777" w:rsidR="004B4E28" w:rsidRDefault="004B4E28" w:rsidP="004B4E28"/>
    <w:p w14:paraId="533E07A3" w14:textId="77777777" w:rsidR="004B4E28" w:rsidRDefault="004B4E28" w:rsidP="004B4E28"/>
    <w:p w14:paraId="0DB7DE0C" w14:textId="77777777" w:rsidR="004B4E28" w:rsidRDefault="004B4E28" w:rsidP="004B4E28"/>
    <w:p w14:paraId="61CE2010" w14:textId="77777777" w:rsidR="004B4E28" w:rsidRDefault="004B4E28" w:rsidP="004B4E28"/>
    <w:p w14:paraId="3BB0FE5F" w14:textId="77777777" w:rsidR="004B4E28" w:rsidRDefault="004B4E28" w:rsidP="004B4E28"/>
    <w:p w14:paraId="101B6652" w14:textId="77777777" w:rsidR="004B4E28" w:rsidRDefault="004B4E28" w:rsidP="004B4E28"/>
    <w:p w14:paraId="0631092C" w14:textId="77777777" w:rsidR="004B4E28" w:rsidRDefault="004B4E28" w:rsidP="004B4E28"/>
    <w:p w14:paraId="22398500" w14:textId="77777777" w:rsidR="004B4E28" w:rsidRDefault="004B4E28" w:rsidP="004B4E28"/>
    <w:p w14:paraId="49449FF4" w14:textId="77777777" w:rsidR="006214C1" w:rsidRDefault="006214C1" w:rsidP="004B4E28"/>
    <w:p w14:paraId="1B2CF0B7" w14:textId="77777777" w:rsidR="00681468" w:rsidRDefault="00681468" w:rsidP="004B4E28"/>
    <w:p w14:paraId="13B00454" w14:textId="77777777" w:rsidR="004B4E28" w:rsidRDefault="004B4E28" w:rsidP="004B4E28"/>
    <w:p w14:paraId="32861F0C" w14:textId="530A3817" w:rsidR="00780E75" w:rsidRPr="00780E75" w:rsidRDefault="00D9156D" w:rsidP="00780E75">
      <w:pPr>
        <w:pStyle w:val="Heading1"/>
        <w:rPr>
          <w:sz w:val="24"/>
          <w:szCs w:val="24"/>
        </w:rPr>
      </w:pPr>
      <w:bookmarkStart w:id="0" w:name="_Toc181309413"/>
      <w:r>
        <w:rPr>
          <w:rStyle w:val="Heading3Char"/>
          <w:sz w:val="24"/>
          <w:szCs w:val="24"/>
        </w:rPr>
        <w:lastRenderedPageBreak/>
        <w:t>Question 1</w:t>
      </w:r>
      <w:bookmarkEnd w:id="0"/>
    </w:p>
    <w:p w14:paraId="5E61D386" w14:textId="3EA1578D" w:rsidR="00780E75" w:rsidRPr="0024212E" w:rsidRDefault="00FB4E35" w:rsidP="00780E75">
      <w:r>
        <w:t>A critical</w:t>
      </w:r>
      <w:r w:rsidR="00780E75" w:rsidRPr="0024212E">
        <w:t xml:space="preserve"> step in machine learning and artificial intelligence </w:t>
      </w:r>
      <w:r>
        <w:t xml:space="preserve">is data </w:t>
      </w:r>
      <w:r w:rsidRPr="0024212E">
        <w:t>preprocessing</w:t>
      </w:r>
      <w:r w:rsidR="00780E75" w:rsidRPr="0024212E">
        <w:t xml:space="preserve">, as it ensures that the data is in a suitable format for further analysis and </w:t>
      </w:r>
      <w:proofErr w:type="spellStart"/>
      <w:r w:rsidR="00780E75" w:rsidRPr="0024212E">
        <w:t>modeling</w:t>
      </w:r>
      <w:proofErr w:type="spellEnd"/>
      <w:r w:rsidR="00780E75" w:rsidRPr="0024212E">
        <w:t xml:space="preserve"> </w:t>
      </w:r>
      <w:r w:rsidR="00E33EC8" w:rsidRPr="0024212E">
        <w:t xml:space="preserve"> </w:t>
      </w:r>
      <w:bookmarkStart w:id="1" w:name="_Hlk181303073"/>
      <w:r w:rsidR="00E33EC8" w:rsidRPr="0024212E">
        <w:fldChar w:fldCharType="begin"/>
      </w:r>
      <w:r w:rsidR="00E33EC8" w:rsidRPr="0024212E">
        <w:instrText xml:space="preserve"> ADDIN ZOTERO_ITEM CSL_CITATION {"citationID":"KKsejCOk","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E33EC8" w:rsidRPr="0024212E">
        <w:fldChar w:fldCharType="separate"/>
      </w:r>
      <w:r w:rsidR="00E33EC8" w:rsidRPr="0024212E">
        <w:rPr>
          <w:rFonts w:ascii="Aptos" w:hAnsi="Aptos" w:cs="Times New Roman"/>
          <w:kern w:val="0"/>
        </w:rPr>
        <w:t xml:space="preserve">(Serey </w:t>
      </w:r>
      <w:r w:rsidR="00E33EC8" w:rsidRPr="0024212E">
        <w:rPr>
          <w:rFonts w:ascii="Aptos" w:hAnsi="Aptos" w:cs="Times New Roman"/>
          <w:i/>
          <w:iCs/>
          <w:kern w:val="0"/>
        </w:rPr>
        <w:t>et al.</w:t>
      </w:r>
      <w:r w:rsidR="00E33EC8" w:rsidRPr="0024212E">
        <w:rPr>
          <w:rFonts w:ascii="Aptos" w:hAnsi="Aptos" w:cs="Times New Roman"/>
          <w:kern w:val="0"/>
        </w:rPr>
        <w:t>, 2021)</w:t>
      </w:r>
      <w:r w:rsidR="00E33EC8" w:rsidRPr="0024212E">
        <w:fldChar w:fldCharType="end"/>
      </w:r>
      <w:r w:rsidR="00E33EC8" w:rsidRPr="0024212E">
        <w:t xml:space="preserve"> </w:t>
      </w:r>
      <w:bookmarkEnd w:id="1"/>
      <w:r w:rsidR="00E33EC8" w:rsidRPr="0024212E">
        <w:t>.</w:t>
      </w:r>
      <w:r w:rsidR="003A0C21">
        <w:t xml:space="preserve"> </w:t>
      </w:r>
      <w:r w:rsidR="00973D5D">
        <w:t xml:space="preserve">By </w:t>
      </w:r>
      <w:r w:rsidR="00780E75" w:rsidRPr="0024212E">
        <w:t>identifying the data types of features,</w:t>
      </w:r>
      <w:r w:rsidR="00973D5D">
        <w:t xml:space="preserve"> </w:t>
      </w:r>
      <w:r w:rsidR="00780E75" w:rsidRPr="0024212E">
        <w:t xml:space="preserve"> which is particularly important </w:t>
      </w:r>
      <w:r w:rsidR="00973D5D">
        <w:t>in</w:t>
      </w:r>
      <w:r w:rsidR="00780E75" w:rsidRPr="0024212E">
        <w:t xml:space="preserve"> most machine learning algorithms</w:t>
      </w:r>
      <w:r w:rsidR="00973D5D">
        <w:t xml:space="preserve"> that</w:t>
      </w:r>
      <w:r w:rsidR="00780E75" w:rsidRPr="0024212E">
        <w:t xml:space="preserve"> require input data to be in numerical form</w:t>
      </w:r>
      <w:r w:rsidR="00973D5D">
        <w:t>,</w:t>
      </w:r>
      <w:r w:rsidR="00780E75" w:rsidRPr="0024212E">
        <w:t xml:space="preserve"> and </w:t>
      </w:r>
      <w:r w:rsidR="00973D5D">
        <w:t xml:space="preserve"> as such they </w:t>
      </w:r>
      <w:r w:rsidR="00780E75" w:rsidRPr="0024212E">
        <w:t xml:space="preserve">cannot directly process categorical or string data </w:t>
      </w:r>
      <w:r w:rsidR="00E33EC8" w:rsidRPr="0024212E">
        <w:fldChar w:fldCharType="begin"/>
      </w:r>
      <w:r w:rsidR="002A766A">
        <w:instrText xml:space="preserve"> ADDIN ZOTERO_ITEM CSL_CITATION {"citationID":"LlFtxdhp","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E33EC8" w:rsidRPr="0024212E">
        <w:fldChar w:fldCharType="separate"/>
      </w:r>
      <w:r w:rsidR="00E33EC8" w:rsidRPr="0024212E">
        <w:rPr>
          <w:rFonts w:ascii="Aptos" w:hAnsi="Aptos" w:cs="Times New Roman"/>
          <w:kern w:val="0"/>
        </w:rPr>
        <w:t>(</w:t>
      </w:r>
      <w:r w:rsidR="00E33EC8" w:rsidRPr="0024212E">
        <w:rPr>
          <w:rFonts w:ascii="Aptos" w:hAnsi="Aptos" w:cs="Times New Roman"/>
          <w:i/>
          <w:iCs/>
          <w:kern w:val="0"/>
        </w:rPr>
        <w:t xml:space="preserve">Applied Predictive </w:t>
      </w:r>
      <w:proofErr w:type="spellStart"/>
      <w:r w:rsidR="00E33EC8" w:rsidRPr="0024212E">
        <w:rPr>
          <w:rFonts w:ascii="Aptos" w:hAnsi="Aptos" w:cs="Times New Roman"/>
          <w:i/>
          <w:iCs/>
          <w:kern w:val="0"/>
        </w:rPr>
        <w:t>Modeling</w:t>
      </w:r>
      <w:proofErr w:type="spellEnd"/>
      <w:r w:rsidR="00E33EC8" w:rsidRPr="0024212E">
        <w:rPr>
          <w:rFonts w:ascii="Aptos" w:hAnsi="Aptos" w:cs="Times New Roman"/>
          <w:i/>
          <w:iCs/>
          <w:kern w:val="0"/>
        </w:rPr>
        <w:t xml:space="preserve"> | SpringerLink</w:t>
      </w:r>
      <w:r w:rsidR="00E33EC8" w:rsidRPr="0024212E">
        <w:rPr>
          <w:rFonts w:ascii="Aptos" w:hAnsi="Aptos" w:cs="Times New Roman"/>
          <w:kern w:val="0"/>
        </w:rPr>
        <w:t>, 2013)</w:t>
      </w:r>
      <w:r w:rsidR="00E33EC8" w:rsidRPr="0024212E">
        <w:fldChar w:fldCharType="end"/>
      </w:r>
    </w:p>
    <w:p w14:paraId="69FCA8A0" w14:textId="6CE11AA7" w:rsidR="00780E75" w:rsidRPr="0024212E" w:rsidRDefault="003A0C21" w:rsidP="00780E75">
      <w:r>
        <w:t xml:space="preserve">A </w:t>
      </w:r>
      <w:r w:rsidR="00780E75" w:rsidRPr="0024212E">
        <w:t>Python function to categorize the columns of a dataset into numeric and categorical types</w:t>
      </w:r>
      <w:r>
        <w:t xml:space="preserve"> was implemented in this question, without using libraries. </w:t>
      </w:r>
      <w:r w:rsidR="00780E75" w:rsidRPr="0024212E">
        <w:t xml:space="preserve">The function iterates over each column and checks the data type of its values, using Python's built-in instance function to distinguish between integers (numeric) and strings (categorical) </w:t>
      </w:r>
      <w:r w:rsidR="00664616" w:rsidRPr="0024212E">
        <w:t xml:space="preserve"> </w:t>
      </w:r>
      <w:r w:rsidR="00664616" w:rsidRPr="0024212E">
        <w:fldChar w:fldCharType="begin"/>
      </w:r>
      <w:r w:rsidR="002A766A">
        <w:instrText xml:space="preserve"> ADDIN ZOTERO_ITEM CSL_CITATION {"citationID":"3Zf3mUY8","properties":{"formattedCitation":"({\\i{}Learning Python, 5th Edition[Book]}, no date)","plainCitation":"(Learning Python, 5th Edition[Book], no date)","dontUpdate":true,"noteIndex":0},"citationItems":[{"id":36,"uris":["http://zotero.org/users/15492007/items/X3S7HCZ8"],"itemData":{"id":36,"type":"webpage","title":"Learning Python, 5th Edition[Book]","URL":"https://www.oreilly.com/library/view/learning-python-5th/9781449355722/","accessed":{"date-parts":[["2024",10,30]]}}}],"schema":"https://github.com/citation-style-language/schema/raw/master/csl-citation.json"} </w:instrText>
      </w:r>
      <w:r w:rsidR="00664616" w:rsidRPr="0024212E">
        <w:fldChar w:fldCharType="separate"/>
      </w:r>
      <w:r w:rsidR="00664616" w:rsidRPr="0024212E">
        <w:rPr>
          <w:rFonts w:ascii="Aptos" w:hAnsi="Aptos" w:cs="Times New Roman"/>
          <w:kern w:val="0"/>
        </w:rPr>
        <w:t>(</w:t>
      </w:r>
      <w:r w:rsidR="00664616" w:rsidRPr="0024212E">
        <w:rPr>
          <w:rFonts w:ascii="Aptos" w:hAnsi="Aptos" w:cs="Times New Roman"/>
          <w:i/>
          <w:iCs/>
          <w:kern w:val="0"/>
        </w:rPr>
        <w:t>Learning Python, 5th Edition</w:t>
      </w:r>
      <w:r w:rsidR="00664616" w:rsidRPr="0024212E">
        <w:rPr>
          <w:rFonts w:ascii="Aptos" w:hAnsi="Aptos" w:cs="Times New Roman"/>
          <w:kern w:val="0"/>
        </w:rPr>
        <w:t>,</w:t>
      </w:r>
      <w:r w:rsidR="0059713A" w:rsidRPr="0024212E">
        <w:rPr>
          <w:rFonts w:ascii="Aptos" w:hAnsi="Aptos" w:cs="Times New Roman"/>
          <w:kern w:val="0"/>
        </w:rPr>
        <w:t xml:space="preserve"> </w:t>
      </w:r>
      <w:r w:rsidR="00664616" w:rsidRPr="0024212E">
        <w:rPr>
          <w:rFonts w:ascii="Aptos" w:hAnsi="Aptos" w:cs="Times New Roman"/>
          <w:kern w:val="0"/>
        </w:rPr>
        <w:t xml:space="preserve"> 2013)</w:t>
      </w:r>
      <w:r w:rsidR="00664616" w:rsidRPr="0024212E">
        <w:fldChar w:fldCharType="end"/>
      </w:r>
      <w:r w:rsidR="00664616" w:rsidRPr="0024212E">
        <w:t xml:space="preserve"> </w:t>
      </w:r>
      <w:r w:rsidR="00780E75" w:rsidRPr="0024212E">
        <w:t xml:space="preserve">This categorization is crucial because it allows for appropriate data manipulation and encoding techniques to be applied to the different data types </w:t>
      </w:r>
      <w:r w:rsidR="00847F54" w:rsidRPr="0024212E">
        <w:fldChar w:fldCharType="begin"/>
      </w:r>
      <w:r w:rsidR="002A766A">
        <w:instrText xml:space="preserve"> ADDIN ZOTERO_ITEM CSL_CITATION {"citationID":"erkqM2zm","properties":{"formattedCitation":"({\\i{}(PDF) Data Preprocessing for Supervised Learning}, no date)","plainCitation":"((PDF) Data Preprocessing for Supervised Learning, no date)","dontUpdate":true,"noteIndex":0},"citationItems":[{"id":38,"uris":["http://zotero.org/users/15492007/items/CMF3UHAG"],"itemData":{"id":38,"type":"webpage","title":"(PDF) Data Preprocessing for Supervised Learning","URL":"https://www.researchgate.net/publication/228084519_Data_Preprocessing_for_Supervised_Learning","accessed":{"date-parts":[["2024",10,30]]}}}],"schema":"https://github.com/citation-style-language/schema/raw/master/csl-citation.json"} </w:instrText>
      </w:r>
      <w:r w:rsidR="00847F54" w:rsidRPr="0024212E">
        <w:fldChar w:fldCharType="separate"/>
      </w:r>
      <w:r w:rsidR="00847F54" w:rsidRPr="0024212E">
        <w:rPr>
          <w:rFonts w:ascii="Aptos" w:hAnsi="Aptos" w:cs="Times New Roman"/>
          <w:kern w:val="0"/>
        </w:rPr>
        <w:t>(</w:t>
      </w:r>
      <w:r w:rsidR="00847F54" w:rsidRPr="0024212E">
        <w:rPr>
          <w:rFonts w:ascii="Aptos" w:hAnsi="Aptos" w:cs="Times New Roman"/>
          <w:i/>
          <w:iCs/>
          <w:kern w:val="0"/>
        </w:rPr>
        <w:t>(PDF) Data Preprocessing for Supervised Learnin</w:t>
      </w:r>
      <w:r w:rsidR="0059713A" w:rsidRPr="0024212E">
        <w:rPr>
          <w:rFonts w:ascii="Aptos" w:hAnsi="Aptos" w:cs="Times New Roman"/>
          <w:i/>
          <w:iCs/>
          <w:kern w:val="0"/>
        </w:rPr>
        <w:t>g, 2016</w:t>
      </w:r>
      <w:r w:rsidR="00847F54" w:rsidRPr="0024212E">
        <w:rPr>
          <w:rFonts w:ascii="Aptos" w:hAnsi="Aptos" w:cs="Times New Roman"/>
          <w:kern w:val="0"/>
        </w:rPr>
        <w:t>)</w:t>
      </w:r>
      <w:r w:rsidR="00847F54" w:rsidRPr="0024212E">
        <w:fldChar w:fldCharType="end"/>
      </w:r>
    </w:p>
    <w:p w14:paraId="1CDDE003" w14:textId="117AD4B3" w:rsidR="00780E75" w:rsidRPr="0024212E" w:rsidRDefault="00780E75" w:rsidP="00780E75">
      <w:r w:rsidRPr="0024212E">
        <w:t xml:space="preserve">While the implemented function effectively categorizes columns containing integers as numeric and strings as categorical, it has a limitation: it does not account for other data types, such as characters or floating-point numbers. In real-world datasets, features may consist of various data types, and a more comprehensive approach to data type identification may be required </w:t>
      </w:r>
      <w:r w:rsidR="00171EC6" w:rsidRPr="0024212E">
        <w:fldChar w:fldCharType="begin"/>
      </w:r>
      <w:r w:rsidR="00C77648">
        <w:instrText xml:space="preserve"> ADDIN ZOTERO_ITEM CSL_CITATION {"citationID":"jhFzJJfd","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171EC6" w:rsidRPr="0024212E">
        <w:fldChar w:fldCharType="separate"/>
      </w:r>
      <w:r w:rsidR="00171EC6" w:rsidRPr="0024212E">
        <w:rPr>
          <w:rFonts w:ascii="Aptos" w:hAnsi="Aptos" w:cs="Times New Roman"/>
          <w:kern w:val="0"/>
        </w:rPr>
        <w:t>(</w:t>
      </w:r>
      <w:r w:rsidR="00171EC6" w:rsidRPr="0024212E">
        <w:rPr>
          <w:rFonts w:ascii="Aptos" w:hAnsi="Aptos" w:cs="Times New Roman"/>
          <w:i/>
          <w:iCs/>
          <w:kern w:val="0"/>
        </w:rPr>
        <w:t xml:space="preserve">Applied Predictive </w:t>
      </w:r>
      <w:proofErr w:type="spellStart"/>
      <w:r w:rsidR="00171EC6" w:rsidRPr="0024212E">
        <w:rPr>
          <w:rFonts w:ascii="Aptos" w:hAnsi="Aptos" w:cs="Times New Roman"/>
          <w:i/>
          <w:iCs/>
          <w:kern w:val="0"/>
        </w:rPr>
        <w:t>Modeling</w:t>
      </w:r>
      <w:proofErr w:type="spellEnd"/>
      <w:r w:rsidR="00171EC6" w:rsidRPr="0024212E">
        <w:rPr>
          <w:rFonts w:ascii="Aptos" w:hAnsi="Aptos" w:cs="Times New Roman"/>
          <w:i/>
          <w:iCs/>
          <w:kern w:val="0"/>
        </w:rPr>
        <w:t xml:space="preserve"> | SpringerLink</w:t>
      </w:r>
      <w:r w:rsidR="00171EC6" w:rsidRPr="0024212E">
        <w:rPr>
          <w:rFonts w:ascii="Aptos" w:hAnsi="Aptos" w:cs="Times New Roman"/>
          <w:kern w:val="0"/>
        </w:rPr>
        <w:t>, 2013)</w:t>
      </w:r>
      <w:r w:rsidR="00171EC6" w:rsidRPr="0024212E">
        <w:fldChar w:fldCharType="end"/>
      </w:r>
      <w:r w:rsidR="0024212E" w:rsidRPr="0024212E">
        <w:t>.</w:t>
      </w:r>
    </w:p>
    <w:p w14:paraId="06E79D6C" w14:textId="5D393145" w:rsidR="00780E75" w:rsidRPr="0024212E" w:rsidRDefault="00780E75" w:rsidP="00780E75">
      <w:r w:rsidRPr="0024212E">
        <w:t>Moreover, the function's approach of iterating over each value in a column can be computationally intensive, especially for large datasets</w:t>
      </w:r>
      <w:r w:rsidR="0024212E" w:rsidRPr="0024212E">
        <w:t xml:space="preserve">. </w:t>
      </w:r>
      <w:r w:rsidRPr="0024212E">
        <w:t xml:space="preserve">More efficient methods, such as using vectorized operations or sampling techniques, could be explored to improve performance </w:t>
      </w:r>
      <w:r w:rsidR="0024212E" w:rsidRPr="0024212E">
        <w:fldChar w:fldCharType="begin"/>
      </w:r>
      <w:r w:rsidR="00C77648">
        <w:instrText xml:space="preserve"> ADDIN ZOTERO_ITEM CSL_CITATION {"citationID":"2ckq0Fvg","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24212E" w:rsidRPr="0024212E">
        <w:fldChar w:fldCharType="separate"/>
      </w:r>
      <w:r w:rsidR="0024212E" w:rsidRPr="0024212E">
        <w:rPr>
          <w:rFonts w:ascii="Aptos" w:hAnsi="Aptos" w:cs="Times New Roman"/>
          <w:kern w:val="0"/>
        </w:rPr>
        <w:t>(</w:t>
      </w:r>
      <w:r w:rsidR="0024212E" w:rsidRPr="0024212E">
        <w:rPr>
          <w:rFonts w:ascii="Aptos" w:hAnsi="Aptos" w:cs="Times New Roman"/>
          <w:i/>
          <w:iCs/>
          <w:kern w:val="0"/>
        </w:rPr>
        <w:t xml:space="preserve">Applied Predictive </w:t>
      </w:r>
      <w:proofErr w:type="spellStart"/>
      <w:r w:rsidR="0024212E" w:rsidRPr="0024212E">
        <w:rPr>
          <w:rFonts w:ascii="Aptos" w:hAnsi="Aptos" w:cs="Times New Roman"/>
          <w:i/>
          <w:iCs/>
          <w:kern w:val="0"/>
        </w:rPr>
        <w:t>Modeling</w:t>
      </w:r>
      <w:proofErr w:type="spellEnd"/>
      <w:r w:rsidR="0024212E" w:rsidRPr="0024212E">
        <w:rPr>
          <w:rFonts w:ascii="Aptos" w:hAnsi="Aptos" w:cs="Times New Roman"/>
          <w:i/>
          <w:iCs/>
          <w:kern w:val="0"/>
        </w:rPr>
        <w:t xml:space="preserve"> | SpringerLink</w:t>
      </w:r>
      <w:r w:rsidR="0024212E" w:rsidRPr="0024212E">
        <w:rPr>
          <w:rFonts w:ascii="Aptos" w:hAnsi="Aptos" w:cs="Times New Roman"/>
          <w:kern w:val="0"/>
        </w:rPr>
        <w:t>, 2013)</w:t>
      </w:r>
      <w:r w:rsidR="0024212E" w:rsidRPr="0024212E">
        <w:fldChar w:fldCharType="end"/>
      </w:r>
      <w:r w:rsidR="0024212E" w:rsidRPr="0024212E">
        <w:t>.</w:t>
      </w:r>
    </w:p>
    <w:p w14:paraId="7E8EF2E6" w14:textId="0CB1DD62" w:rsidR="00780E75" w:rsidRPr="0024212E" w:rsidRDefault="00973D5D" w:rsidP="00780E75">
      <w:r>
        <w:t>However</w:t>
      </w:r>
      <w:r w:rsidR="00780E75" w:rsidRPr="0024212E">
        <w:t xml:space="preserve">, the implemented function </w:t>
      </w:r>
      <w:r w:rsidR="00FB4E35">
        <w:t xml:space="preserve">provides a good baseline for </w:t>
      </w:r>
      <w:r w:rsidR="00780E75" w:rsidRPr="0024212E">
        <w:t>subsequent data preprocessing tasks, such as encoding categorical variables, scaling numerical features, and handling missing values. These preprocessing steps are essential for ensuring that the data is properly formatted and prepared for various machine learning algorithms and techniques, ultimately improving the performance and accuracy of AI models.</w:t>
      </w:r>
    </w:p>
    <w:p w14:paraId="53C23C88" w14:textId="52A68E55" w:rsidR="00E33EC8" w:rsidRPr="00780E75" w:rsidRDefault="00E33EC8" w:rsidP="00E33EC8">
      <w:pPr>
        <w:pStyle w:val="Heading1"/>
        <w:rPr>
          <w:sz w:val="24"/>
          <w:szCs w:val="24"/>
        </w:rPr>
      </w:pPr>
      <w:bookmarkStart w:id="2" w:name="_Toc181309414"/>
      <w:r>
        <w:rPr>
          <w:rStyle w:val="Heading3Char"/>
          <w:sz w:val="24"/>
          <w:szCs w:val="24"/>
        </w:rPr>
        <w:t xml:space="preserve">Question </w:t>
      </w:r>
      <w:r>
        <w:rPr>
          <w:rStyle w:val="Heading3Char"/>
          <w:sz w:val="24"/>
          <w:szCs w:val="24"/>
        </w:rPr>
        <w:t>2</w:t>
      </w:r>
      <w:bookmarkEnd w:id="2"/>
    </w:p>
    <w:p w14:paraId="233545BF" w14:textId="757761EB" w:rsidR="00114B56" w:rsidRPr="00114B56" w:rsidRDefault="00114B56" w:rsidP="00114B56">
      <w:r w:rsidRPr="00114B56">
        <w:t xml:space="preserve">Data preprocessing is a fundamental step in machine learning and data analysis pipelines. It involves transforming raw data into a format suitable for further analysis and </w:t>
      </w:r>
      <w:r w:rsidR="00FB4E35" w:rsidRPr="00114B56">
        <w:t>modelling</w:t>
      </w:r>
      <w:r w:rsidRPr="00114B56">
        <w:t xml:space="preserve"> </w:t>
      </w:r>
      <w:r w:rsidR="0024212E" w:rsidRPr="0024212E">
        <w:fldChar w:fldCharType="begin"/>
      </w:r>
      <w:r w:rsidR="00C77648">
        <w:instrText xml:space="preserve"> ADDIN ZOTERO_ITEM CSL_CITATION {"citationID":"v8CxAavJ","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24212E" w:rsidRPr="0024212E">
        <w:fldChar w:fldCharType="separate"/>
      </w:r>
      <w:r w:rsidR="0024212E" w:rsidRPr="0024212E">
        <w:rPr>
          <w:rFonts w:ascii="Aptos" w:hAnsi="Aptos" w:cs="Times New Roman"/>
          <w:kern w:val="0"/>
        </w:rPr>
        <w:t xml:space="preserve">(Serey </w:t>
      </w:r>
      <w:r w:rsidR="0024212E" w:rsidRPr="0024212E">
        <w:rPr>
          <w:rFonts w:ascii="Aptos" w:hAnsi="Aptos" w:cs="Times New Roman"/>
          <w:i/>
          <w:iCs/>
          <w:kern w:val="0"/>
        </w:rPr>
        <w:t>et al.</w:t>
      </w:r>
      <w:r w:rsidR="0024212E" w:rsidRPr="0024212E">
        <w:rPr>
          <w:rFonts w:ascii="Aptos" w:hAnsi="Aptos" w:cs="Times New Roman"/>
          <w:kern w:val="0"/>
        </w:rPr>
        <w:t>, 2021)</w:t>
      </w:r>
      <w:r w:rsidR="0024212E" w:rsidRPr="0024212E">
        <w:fldChar w:fldCharType="end"/>
      </w:r>
      <w:r w:rsidR="0024212E" w:rsidRPr="0024212E">
        <w:t xml:space="preserve"> </w:t>
      </w:r>
      <w:r w:rsidRPr="00114B56">
        <w:t xml:space="preserve">This task emphasizes the importance of data concatenation, </w:t>
      </w:r>
      <w:r w:rsidR="00973D5D">
        <w:t>removal of duplicates</w:t>
      </w:r>
      <w:r w:rsidRPr="00114B56">
        <w:t xml:space="preserve">, and correlation analysis, </w:t>
      </w:r>
      <w:r w:rsidR="00973D5D">
        <w:t>all important</w:t>
      </w:r>
      <w:r w:rsidRPr="00114B56">
        <w:t xml:space="preserve"> aspects of data preprocessing.</w:t>
      </w:r>
    </w:p>
    <w:p w14:paraId="26383D65" w14:textId="5B057952" w:rsidR="00473CF0" w:rsidRDefault="00114B56" w:rsidP="00114B56">
      <w:r w:rsidRPr="00114B56">
        <w:t xml:space="preserve">Concatenating datasets is a common operation when working with data from multiple sources or different formats. </w:t>
      </w:r>
      <w:r w:rsidR="00FB4E35">
        <w:t xml:space="preserve">The use of </w:t>
      </w:r>
      <w:r w:rsidRPr="00114B56">
        <w:t xml:space="preserve">Pandas provides </w:t>
      </w:r>
      <w:r w:rsidR="00FB4E35">
        <w:t>a powerful</w:t>
      </w:r>
      <w:r w:rsidRPr="00114B56">
        <w:t xml:space="preserve"> tool for </w:t>
      </w:r>
      <w:r w:rsidRPr="00114B56">
        <w:lastRenderedPageBreak/>
        <w:t>concatenating Data</w:t>
      </w:r>
      <w:r w:rsidR="00FB4E35">
        <w:t xml:space="preserve"> </w:t>
      </w:r>
      <w:r w:rsidRPr="00114B56">
        <w:t xml:space="preserve">Frames along rows or columns, ensuring </w:t>
      </w:r>
      <w:r w:rsidR="00FB4E35">
        <w:t>painless</w:t>
      </w:r>
      <w:r w:rsidRPr="00114B56">
        <w:t xml:space="preserve"> integration of data</w:t>
      </w:r>
      <w:r w:rsidR="00973D5D">
        <w:t xml:space="preserve">, even though in this assignment the removal of duplicate rows was unsuccessful. </w:t>
      </w:r>
      <w:r w:rsidR="00FB4E35">
        <w:t xml:space="preserve">The removal of </w:t>
      </w:r>
      <w:r w:rsidRPr="00114B56">
        <w:t xml:space="preserve">duplicate rows is </w:t>
      </w:r>
      <w:r w:rsidR="00FB4E35">
        <w:t>critical</w:t>
      </w:r>
      <w:r w:rsidRPr="00114B56">
        <w:t xml:space="preserve"> for data cleaning and ensuring data integrity, as duplicates can introduce bias</w:t>
      </w:r>
      <w:r w:rsidR="00FB4E35">
        <w:t xml:space="preserve">, create bad date, and possibly </w:t>
      </w:r>
      <w:r w:rsidRPr="00114B56">
        <w:t xml:space="preserve">lead to inaccurate analysis </w:t>
      </w:r>
      <w:r w:rsidR="00473CF0" w:rsidRPr="0024212E">
        <w:fldChar w:fldCharType="begin"/>
      </w:r>
      <w:r w:rsidR="00C77648">
        <w:instrText xml:space="preserve"> ADDIN ZOTERO_ITEM CSL_CITATION {"citationID":"WLQurP6w","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473CF0" w:rsidRPr="0024212E">
        <w:fldChar w:fldCharType="separate"/>
      </w:r>
      <w:r w:rsidR="00473CF0" w:rsidRPr="0024212E">
        <w:rPr>
          <w:rFonts w:ascii="Aptos" w:hAnsi="Aptos" w:cs="Times New Roman"/>
          <w:kern w:val="0"/>
        </w:rPr>
        <w:t>(</w:t>
      </w:r>
      <w:r w:rsidR="00473CF0" w:rsidRPr="0024212E">
        <w:rPr>
          <w:rFonts w:ascii="Aptos" w:hAnsi="Aptos" w:cs="Times New Roman"/>
          <w:i/>
          <w:iCs/>
          <w:kern w:val="0"/>
        </w:rPr>
        <w:t xml:space="preserve">Applied Predictive </w:t>
      </w:r>
      <w:proofErr w:type="spellStart"/>
      <w:r w:rsidR="00473CF0" w:rsidRPr="0024212E">
        <w:rPr>
          <w:rFonts w:ascii="Aptos" w:hAnsi="Aptos" w:cs="Times New Roman"/>
          <w:i/>
          <w:iCs/>
          <w:kern w:val="0"/>
        </w:rPr>
        <w:t>Modeling</w:t>
      </w:r>
      <w:proofErr w:type="spellEnd"/>
      <w:r w:rsidR="00473CF0" w:rsidRPr="0024212E">
        <w:rPr>
          <w:rFonts w:ascii="Aptos" w:hAnsi="Aptos" w:cs="Times New Roman"/>
          <w:i/>
          <w:iCs/>
          <w:kern w:val="0"/>
        </w:rPr>
        <w:t xml:space="preserve"> | SpringerLink</w:t>
      </w:r>
      <w:r w:rsidR="00473CF0" w:rsidRPr="0024212E">
        <w:rPr>
          <w:rFonts w:ascii="Aptos" w:hAnsi="Aptos" w:cs="Times New Roman"/>
          <w:kern w:val="0"/>
        </w:rPr>
        <w:t>, 2013)</w:t>
      </w:r>
      <w:r w:rsidR="00473CF0" w:rsidRPr="0024212E">
        <w:fldChar w:fldCharType="end"/>
      </w:r>
      <w:r w:rsidR="00473CF0" w:rsidRPr="0024212E">
        <w:t>.</w:t>
      </w:r>
    </w:p>
    <w:p w14:paraId="12822008" w14:textId="02656C66" w:rsidR="00114B56" w:rsidRPr="00114B56" w:rsidRDefault="00114B56" w:rsidP="00114B56">
      <w:r w:rsidRPr="00114B56">
        <w:t xml:space="preserve">In the NumPy section, calculating the correlation matrix is a vital step in understanding the relationships between features. </w:t>
      </w:r>
      <w:r w:rsidR="00973D5D">
        <w:t>The identification a</w:t>
      </w:r>
      <w:r w:rsidRPr="00114B56">
        <w:t xml:space="preserve"> high correla</w:t>
      </w:r>
      <w:r w:rsidR="00973D5D">
        <w:t>tion</w:t>
      </w:r>
      <w:r w:rsidRPr="00114B56">
        <w:t xml:space="preserve"> feature </w:t>
      </w:r>
      <w:r w:rsidR="00973D5D">
        <w:t>aids</w:t>
      </w:r>
      <w:r w:rsidRPr="00114B56">
        <w:t xml:space="preserve"> in feature selection and dimensionality reduction, potentially improving model performance and interpretability </w:t>
      </w:r>
      <w:r w:rsidR="00473CF0" w:rsidRPr="0024212E">
        <w:fldChar w:fldCharType="begin"/>
      </w:r>
      <w:r w:rsidR="00C77648">
        <w:instrText xml:space="preserve"> ADDIN ZOTERO_ITEM CSL_CITATION {"citationID":"NltNHJSw","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473CF0" w:rsidRPr="0024212E">
        <w:fldChar w:fldCharType="separate"/>
      </w:r>
      <w:r w:rsidR="00473CF0" w:rsidRPr="0024212E">
        <w:rPr>
          <w:rFonts w:ascii="Aptos" w:hAnsi="Aptos" w:cs="Times New Roman"/>
          <w:kern w:val="0"/>
        </w:rPr>
        <w:t>(</w:t>
      </w:r>
      <w:r w:rsidR="00473CF0" w:rsidRPr="0024212E">
        <w:rPr>
          <w:rFonts w:ascii="Aptos" w:hAnsi="Aptos" w:cs="Times New Roman"/>
          <w:i/>
          <w:iCs/>
          <w:kern w:val="0"/>
        </w:rPr>
        <w:t xml:space="preserve">Applied Predictive </w:t>
      </w:r>
      <w:proofErr w:type="spellStart"/>
      <w:r w:rsidR="00473CF0" w:rsidRPr="0024212E">
        <w:rPr>
          <w:rFonts w:ascii="Aptos" w:hAnsi="Aptos" w:cs="Times New Roman"/>
          <w:i/>
          <w:iCs/>
          <w:kern w:val="0"/>
        </w:rPr>
        <w:t>Modeling</w:t>
      </w:r>
      <w:proofErr w:type="spellEnd"/>
      <w:r w:rsidR="00473CF0" w:rsidRPr="0024212E">
        <w:rPr>
          <w:rFonts w:ascii="Aptos" w:hAnsi="Aptos" w:cs="Times New Roman"/>
          <w:i/>
          <w:iCs/>
          <w:kern w:val="0"/>
        </w:rPr>
        <w:t xml:space="preserve"> | SpringerLink</w:t>
      </w:r>
      <w:r w:rsidR="00473CF0" w:rsidRPr="0024212E">
        <w:rPr>
          <w:rFonts w:ascii="Aptos" w:hAnsi="Aptos" w:cs="Times New Roman"/>
          <w:kern w:val="0"/>
        </w:rPr>
        <w:t>, 2013)</w:t>
      </w:r>
      <w:r w:rsidR="00473CF0" w:rsidRPr="0024212E">
        <w:fldChar w:fldCharType="end"/>
      </w:r>
      <w:r w:rsidR="00473CF0" w:rsidRPr="0024212E">
        <w:t>.</w:t>
      </w:r>
    </w:p>
    <w:p w14:paraId="14211CD0" w14:textId="5BF138FB" w:rsidR="004B4E28" w:rsidRPr="004D715F" w:rsidRDefault="00114B56" w:rsidP="004B4E28">
      <w:r w:rsidRPr="00114B56">
        <w:t>The combined use of Pandas and NumPy libraries streamlines data preprocessing tasks, enabling efficient data manipulation, cleaning, and analysis. This task highlights the importance of mastering these libraries for effective data preprocessing in machine learning and data analysis workflows.</w:t>
      </w:r>
    </w:p>
    <w:p w14:paraId="5EF6482F" w14:textId="136C7C28" w:rsidR="00D9156D" w:rsidRDefault="00D9156D" w:rsidP="00D9156D">
      <w:pPr>
        <w:pStyle w:val="Heading1"/>
        <w:rPr>
          <w:sz w:val="24"/>
          <w:szCs w:val="24"/>
        </w:rPr>
      </w:pPr>
      <w:bookmarkStart w:id="3" w:name="_Toc181309415"/>
      <w:r>
        <w:rPr>
          <w:rStyle w:val="Heading3Char"/>
          <w:sz w:val="24"/>
          <w:szCs w:val="24"/>
        </w:rPr>
        <w:t>Question 3</w:t>
      </w:r>
      <w:bookmarkEnd w:id="3"/>
      <w:r w:rsidRPr="00C74956">
        <w:rPr>
          <w:sz w:val="24"/>
          <w:szCs w:val="24"/>
        </w:rPr>
        <w:t xml:space="preserve"> </w:t>
      </w:r>
    </w:p>
    <w:p w14:paraId="0C788A1C" w14:textId="6654CE07" w:rsidR="00114B56" w:rsidRPr="00114B56" w:rsidRDefault="00114B56" w:rsidP="00114B56">
      <w:r w:rsidRPr="00114B56">
        <w:t xml:space="preserve">The task of creating a NumPy array with random elements and taking the mean of every </w:t>
      </w:r>
      <w:r w:rsidR="000F12C2" w:rsidRPr="00061C74">
        <w:t>5-sample</w:t>
      </w:r>
      <w:r w:rsidRPr="00114B56">
        <w:t xml:space="preserve"> window is a common data processing operation in various fields, including signal processing and time-series analysis </w:t>
      </w:r>
      <w:r w:rsidR="00973D5D">
        <w:fldChar w:fldCharType="begin"/>
      </w:r>
      <w:r w:rsidR="00973D5D">
        <w:instrText xml:space="preserve"> ADDIN ZOTERO_ITEM CSL_CITATION {"citationID":"2b38MJO2","properties":{"formattedCitation":"(Smith, 2003)","plainCitation":"(Smith, 2003)","noteIndex":0},"citationItems":[{"id":72,"uris":["http://zotero.org/users/15492007/items/78LFPZ6T"],"itemData":{"id":72,"type":"book","abstract":"Covers all major DSP topics  Full of insider information and shortcuts  Basic techniques and algorithms explained without complex numbers Written by a working scientist/engineer who has used DSP in his inventions and designs, Digital Signal Processing will help design engineers on the job trying to master a tough subject that is now regarded as an essential engineering skill and put it to use. This immensely practical and thorough book has been written for engineers and scientists in a wide variety of fields, with the goal of explaining DSP techniques while avoiding the barriers of abstract theory and detailed mathematics, enabling readers to put the powerful tools of DSP to work in their research and designs. All techniques are explained through analogies, not simply proven to be true through mathematical derivations. The math is included where it is needed, but it is not used as the primary means of conveying the information. The illustrations are profuse and help to support the text in creative ways. Numerous detailed applications examples from many fields bring the theory to life. The coverage is thorough, detailed, and enlightening. In addition to its thorough coverage of DSP design and programming techniques, Smith also covers the operation and usage of DSP chips. He uses Analog Devices' popular DSP chip family as design examples.","ISBN":"978-0-7506-7444-7","language":"en","note":"Google-Books-ID: PCrcintuzAgC","number-of-pages":"666","publisher":"Newnes","source":"Google Books","title":"Digital Signal Processing: A Practical Guide for Engineers and Scientists","title-short":"Digital Signal Processing","author":[{"family":"Smith","given":"Steven"}],"issued":{"date-parts":[["2003"]]}}}],"schema":"https://github.com/citation-style-language/schema/raw/master/csl-citation.json"} </w:instrText>
      </w:r>
      <w:r w:rsidR="00973D5D">
        <w:fldChar w:fldCharType="separate"/>
      </w:r>
      <w:r w:rsidR="00973D5D" w:rsidRPr="00973D5D">
        <w:rPr>
          <w:rFonts w:ascii="Aptos" w:hAnsi="Aptos"/>
        </w:rPr>
        <w:t>(Smith, 2003)</w:t>
      </w:r>
      <w:r w:rsidR="00973D5D">
        <w:fldChar w:fldCharType="end"/>
      </w:r>
      <w:r w:rsidR="00973D5D">
        <w:t xml:space="preserve">. </w:t>
      </w:r>
      <w:r w:rsidRPr="00114B56">
        <w:t>By calculating the mean over a sliding window, this algorithm helps smooth out fluctuations and noise in the data, revealing underlying patterns and trends (Oppenheim &amp; Schafer, 2014).</w:t>
      </w:r>
    </w:p>
    <w:p w14:paraId="0756FFA2" w14:textId="4B5A4CEA" w:rsidR="00114B56" w:rsidRPr="00114B56" w:rsidRDefault="00973D5D" w:rsidP="00114B56">
      <w:r>
        <w:t>The d</w:t>
      </w:r>
      <w:r w:rsidRPr="00114B56">
        <w:t>etermin</w:t>
      </w:r>
      <w:r>
        <w:t xml:space="preserve">ation of </w:t>
      </w:r>
      <w:r w:rsidR="00114B56" w:rsidRPr="00114B56">
        <w:t>minimum and maximum values of the window means is useful for understanding the range and variability of the data. This information can be valuable for data normalization, outlier detection, and feature scaling</w:t>
      </w:r>
      <w:r w:rsidR="00C77648" w:rsidRPr="00061C74">
        <w:t xml:space="preserve"> </w:t>
      </w:r>
      <w:r w:rsidR="00C77648" w:rsidRPr="00061C74">
        <w:fldChar w:fldCharType="begin"/>
      </w:r>
      <w:r w:rsidR="002A766A">
        <w:instrText xml:space="preserve"> ADDIN ZOTERO_ITEM CSL_CITATION {"citationID":"X2acY4wh","properties":{"formattedCitation":"({\\i{}Python for Data Analysis: Data Wrangling with Pandas, NumPy, and IPython - Wes McKinney - Google Books}, no date)","plainCitation":"(Python for Data Analysis: Data Wrangling with Pandas, NumPy, and IPython - Wes McKinney - Google Books, no date)","dontUpdate":true,"noteIndex":0},"citationItems":[{"id":53,"uris":["http://zotero.org/users/15492007/items/BCN6B66T"],"itemData":{"id":53,"type":"webpage","title":"Python for Data Analysis: Data Wrangling with Pandas, NumPy, and IPython - Wes McKinney - Google Books","URL":"https://books.google.ie/books/about/Python_for_Data_Analysis.html?id=2BYfvgAACAAJ&amp;redir_esc=y","accessed":{"date-parts":[["2024",10,31]]}}}],"schema":"https://github.com/citation-style-language/schema/raw/master/csl-citation.json"} </w:instrText>
      </w:r>
      <w:r w:rsidR="00C77648" w:rsidRPr="00061C74">
        <w:fldChar w:fldCharType="separate"/>
      </w:r>
      <w:r w:rsidR="00C77648" w:rsidRPr="00061C74">
        <w:rPr>
          <w:rFonts w:ascii="Aptos" w:hAnsi="Aptos" w:cs="Times New Roman"/>
          <w:kern w:val="0"/>
        </w:rPr>
        <w:t>(</w:t>
      </w:r>
      <w:r w:rsidR="00C77648" w:rsidRPr="00061C74">
        <w:rPr>
          <w:rFonts w:ascii="Aptos" w:hAnsi="Aptos" w:cs="Times New Roman"/>
          <w:i/>
          <w:iCs/>
          <w:kern w:val="0"/>
        </w:rPr>
        <w:t xml:space="preserve"> Wes McKinney - Google Books</w:t>
      </w:r>
      <w:r w:rsidR="00C77648" w:rsidRPr="00061C74">
        <w:rPr>
          <w:rFonts w:ascii="Aptos" w:hAnsi="Aptos" w:cs="Times New Roman"/>
          <w:kern w:val="0"/>
        </w:rPr>
        <w:t>, 2017</w:t>
      </w:r>
      <w:r>
        <w:rPr>
          <w:rFonts w:ascii="Aptos" w:hAnsi="Aptos" w:cs="Times New Roman"/>
          <w:kern w:val="0"/>
        </w:rPr>
        <w:t>.</w:t>
      </w:r>
      <w:r w:rsidR="00C77648" w:rsidRPr="00061C74">
        <w:rPr>
          <w:rFonts w:ascii="Aptos" w:hAnsi="Aptos" w:cs="Times New Roman"/>
          <w:kern w:val="0"/>
        </w:rPr>
        <w:t>)</w:t>
      </w:r>
      <w:r w:rsidR="00C77648" w:rsidRPr="00061C74">
        <w:fldChar w:fldCharType="end"/>
      </w:r>
      <w:r w:rsidR="00114B56" w:rsidRPr="00114B56">
        <w:t xml:space="preserve"> Furthermore, finding the </w:t>
      </w:r>
      <w:r>
        <w:t xml:space="preserve">difference between absolute min &amp; max means can </w:t>
      </w:r>
      <w:r w:rsidR="00114B56" w:rsidRPr="00114B56">
        <w:t xml:space="preserve">provide a measure of the overall spread or dispersion of the data, which can be crucial for selecting appropriate analysis techniques or tuning algorithm parameters </w:t>
      </w:r>
      <w:r w:rsidR="00DC69AD" w:rsidRPr="00061C74">
        <w:fldChar w:fldCharType="begin"/>
      </w:r>
      <w:r w:rsidR="00C77648" w:rsidRPr="00061C74">
        <w:instrText xml:space="preserve"> ADDIN ZOTERO_ITEM CSL_CITATION {"citationID":"IxLOJXy1","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DC69AD" w:rsidRPr="00061C74">
        <w:fldChar w:fldCharType="separate"/>
      </w:r>
      <w:r w:rsidR="00DC69AD" w:rsidRPr="00061C74">
        <w:rPr>
          <w:rFonts w:ascii="Aptos" w:hAnsi="Aptos" w:cs="Times New Roman"/>
          <w:kern w:val="0"/>
        </w:rPr>
        <w:t>(</w:t>
      </w:r>
      <w:r w:rsidR="00DC69AD" w:rsidRPr="00061C74">
        <w:rPr>
          <w:rFonts w:ascii="Aptos" w:hAnsi="Aptos" w:cs="Times New Roman"/>
          <w:i/>
          <w:iCs/>
          <w:kern w:val="0"/>
        </w:rPr>
        <w:t xml:space="preserve">Applied Predictive </w:t>
      </w:r>
      <w:proofErr w:type="spellStart"/>
      <w:r w:rsidR="00DC69AD" w:rsidRPr="00061C74">
        <w:rPr>
          <w:rFonts w:ascii="Aptos" w:hAnsi="Aptos" w:cs="Times New Roman"/>
          <w:i/>
          <w:iCs/>
          <w:kern w:val="0"/>
        </w:rPr>
        <w:t>Modeling</w:t>
      </w:r>
      <w:proofErr w:type="spellEnd"/>
      <w:r w:rsidR="00DC69AD" w:rsidRPr="00061C74">
        <w:rPr>
          <w:rFonts w:ascii="Aptos" w:hAnsi="Aptos" w:cs="Times New Roman"/>
          <w:i/>
          <w:iCs/>
          <w:kern w:val="0"/>
        </w:rPr>
        <w:t xml:space="preserve"> | SpringerLink</w:t>
      </w:r>
      <w:r w:rsidR="00DC69AD" w:rsidRPr="00061C74">
        <w:rPr>
          <w:rFonts w:ascii="Aptos" w:hAnsi="Aptos" w:cs="Times New Roman"/>
          <w:kern w:val="0"/>
        </w:rPr>
        <w:t>, 2013)</w:t>
      </w:r>
      <w:r w:rsidR="00DC69AD" w:rsidRPr="00061C74">
        <w:fldChar w:fldCharType="end"/>
      </w:r>
      <w:r w:rsidR="00DC69AD" w:rsidRPr="00061C74">
        <w:t>.</w:t>
      </w:r>
    </w:p>
    <w:p w14:paraId="2F99AAD1" w14:textId="6F53CA80" w:rsidR="00114B56" w:rsidRPr="00114B56" w:rsidRDefault="00114B56" w:rsidP="00114B56">
      <w:r w:rsidRPr="00114B56">
        <w:t xml:space="preserve">This task demonstrates the versatility of NumPy in handling array operations and highlights the importance of understanding fundamental data processing techniques. </w:t>
      </w:r>
      <w:r w:rsidR="00973D5D">
        <w:t>The applications</w:t>
      </w:r>
      <w:r w:rsidRPr="00114B56">
        <w:t xml:space="preserve"> are often employed as preprocessing steps in machine learning pipelines, ensuring that the data is properly prepared for further analysis or </w:t>
      </w:r>
      <w:proofErr w:type="spellStart"/>
      <w:r w:rsidRPr="00114B56">
        <w:t>modeling</w:t>
      </w:r>
      <w:proofErr w:type="spellEnd"/>
      <w:r w:rsidRPr="00114B56">
        <w:t xml:space="preserve"> </w:t>
      </w:r>
      <w:r w:rsidR="0024212E" w:rsidRPr="00061C74">
        <w:fldChar w:fldCharType="begin"/>
      </w:r>
      <w:r w:rsidR="00C77648" w:rsidRPr="00061C74">
        <w:instrText xml:space="preserve"> ADDIN ZOTERO_ITEM CSL_CITATION {"citationID":"phGslWEF","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24212E" w:rsidRPr="00061C74">
        <w:fldChar w:fldCharType="separate"/>
      </w:r>
      <w:r w:rsidR="0024212E" w:rsidRPr="00061C74">
        <w:rPr>
          <w:rFonts w:ascii="Aptos" w:hAnsi="Aptos" w:cs="Times New Roman"/>
          <w:kern w:val="0"/>
        </w:rPr>
        <w:t xml:space="preserve">(Serey </w:t>
      </w:r>
      <w:r w:rsidR="0024212E" w:rsidRPr="00061C74">
        <w:rPr>
          <w:rFonts w:ascii="Aptos" w:hAnsi="Aptos" w:cs="Times New Roman"/>
          <w:i/>
          <w:iCs/>
          <w:kern w:val="0"/>
        </w:rPr>
        <w:t>et al.</w:t>
      </w:r>
      <w:r w:rsidR="0024212E" w:rsidRPr="00061C74">
        <w:rPr>
          <w:rFonts w:ascii="Aptos" w:hAnsi="Aptos" w:cs="Times New Roman"/>
          <w:kern w:val="0"/>
        </w:rPr>
        <w:t>, 2021)</w:t>
      </w:r>
      <w:r w:rsidR="0024212E" w:rsidRPr="00061C74">
        <w:fldChar w:fldCharType="end"/>
      </w:r>
    </w:p>
    <w:p w14:paraId="13FBA021" w14:textId="77777777" w:rsidR="00114B56" w:rsidRDefault="00114B56" w:rsidP="00114B56"/>
    <w:p w14:paraId="746C692D" w14:textId="43E3CB0B" w:rsidR="00D9156D" w:rsidRDefault="00D9156D" w:rsidP="00D9156D">
      <w:pPr>
        <w:pStyle w:val="Heading1"/>
        <w:rPr>
          <w:sz w:val="24"/>
          <w:szCs w:val="24"/>
        </w:rPr>
      </w:pPr>
      <w:bookmarkStart w:id="4" w:name="_Toc181309416"/>
      <w:r>
        <w:rPr>
          <w:rStyle w:val="Heading3Char"/>
          <w:sz w:val="24"/>
          <w:szCs w:val="24"/>
        </w:rPr>
        <w:t>Question 4</w:t>
      </w:r>
      <w:bookmarkEnd w:id="4"/>
      <w:r w:rsidRPr="00C74956">
        <w:rPr>
          <w:sz w:val="24"/>
          <w:szCs w:val="24"/>
        </w:rPr>
        <w:t xml:space="preserve"> </w:t>
      </w:r>
    </w:p>
    <w:p w14:paraId="4ACB29CD" w14:textId="250D4148" w:rsidR="001716E4" w:rsidRPr="002A766A" w:rsidRDefault="001716E4" w:rsidP="001716E4">
      <w:r w:rsidRPr="002A766A">
        <w:t>Relational Database Management Systems (RDBMS) and SQL (Structured Query Language) play a</w:t>
      </w:r>
      <w:r w:rsidR="00336F14">
        <w:t xml:space="preserve">n important </w:t>
      </w:r>
      <w:r w:rsidRPr="002A766A">
        <w:t xml:space="preserve">role in the field of </w:t>
      </w:r>
      <w:r w:rsidR="00061C74" w:rsidRPr="002A766A">
        <w:t>AI</w:t>
      </w:r>
      <w:r w:rsidR="00D65412">
        <w:t xml:space="preserve">. </w:t>
      </w:r>
      <w:r w:rsidRPr="002A766A">
        <w:t xml:space="preserve"> </w:t>
      </w:r>
      <w:r w:rsidR="00D65412">
        <w:t>They allow for</w:t>
      </w:r>
      <w:r w:rsidRPr="002A766A">
        <w:t xml:space="preserve"> data storage, retrieval, </w:t>
      </w:r>
      <w:r w:rsidRPr="002A766A">
        <w:lastRenderedPageBreak/>
        <w:t>preprocessing, and integration, which are essential for developing and deploying AI applications.</w:t>
      </w:r>
    </w:p>
    <w:p w14:paraId="6F0F7224" w14:textId="60ACEC29" w:rsidR="001716E4" w:rsidRPr="002A766A" w:rsidRDefault="001716E4" w:rsidP="001716E4">
      <w:r w:rsidRPr="002A766A">
        <w:t xml:space="preserve">AI systems rely on large </w:t>
      </w:r>
      <w:r w:rsidR="00336F14">
        <w:t>quantities</w:t>
      </w:r>
      <w:r w:rsidRPr="002A766A">
        <w:t xml:space="preserve"> of data for training machine learning models </w:t>
      </w:r>
      <w:r w:rsidR="00336F14">
        <w:t>to make</w:t>
      </w:r>
      <w:r w:rsidRPr="002A766A">
        <w:t xml:space="preserve"> accurate predictions </w:t>
      </w:r>
      <w:r w:rsidR="0024212E" w:rsidRPr="002A766A">
        <w:fldChar w:fldCharType="begin"/>
      </w:r>
      <w:r w:rsidR="00C77648" w:rsidRPr="002A766A">
        <w:instrText xml:space="preserve"> ADDIN ZOTERO_ITEM CSL_CITATION {"citationID":"5VpP23P8","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24212E" w:rsidRPr="002A766A">
        <w:fldChar w:fldCharType="separate"/>
      </w:r>
      <w:r w:rsidR="0024212E" w:rsidRPr="002A766A">
        <w:rPr>
          <w:rFonts w:ascii="Aptos" w:hAnsi="Aptos" w:cs="Times New Roman"/>
          <w:kern w:val="0"/>
        </w:rPr>
        <w:t xml:space="preserve">(Serey </w:t>
      </w:r>
      <w:r w:rsidR="0024212E" w:rsidRPr="002A766A">
        <w:rPr>
          <w:rFonts w:ascii="Aptos" w:hAnsi="Aptos" w:cs="Times New Roman"/>
          <w:i/>
          <w:iCs/>
          <w:kern w:val="0"/>
        </w:rPr>
        <w:t>et al.</w:t>
      </w:r>
      <w:r w:rsidR="0024212E" w:rsidRPr="002A766A">
        <w:rPr>
          <w:rFonts w:ascii="Aptos" w:hAnsi="Aptos" w:cs="Times New Roman"/>
          <w:kern w:val="0"/>
        </w:rPr>
        <w:t>, 2021)</w:t>
      </w:r>
      <w:r w:rsidR="0024212E" w:rsidRPr="002A766A">
        <w:fldChar w:fldCharType="end"/>
      </w:r>
      <w:r w:rsidR="0024212E" w:rsidRPr="002A766A">
        <w:t>.</w:t>
      </w:r>
      <w:r w:rsidR="0024212E" w:rsidRPr="002A766A">
        <w:t xml:space="preserve"> </w:t>
      </w:r>
      <w:r w:rsidRPr="002A766A">
        <w:t xml:space="preserve">RDBMS, such as MySQL, provide a </w:t>
      </w:r>
      <w:r w:rsidR="00336F14">
        <w:t xml:space="preserve">secure, </w:t>
      </w:r>
      <w:r w:rsidRPr="002A766A">
        <w:t>scalable solution for organizing</w:t>
      </w:r>
      <w:r w:rsidR="00336F14">
        <w:t xml:space="preserve">, </w:t>
      </w:r>
      <w:r w:rsidRPr="002A766A">
        <w:t>managing</w:t>
      </w:r>
      <w:r w:rsidR="00336F14">
        <w:t xml:space="preserve"> &amp; manipulating</w:t>
      </w:r>
      <w:r w:rsidRPr="002A766A">
        <w:t xml:space="preserve"> this data. They offer a structured way to store and manipulate data, ensuring data integrity, consistency, and security </w:t>
      </w:r>
      <w:r w:rsidR="00061C74" w:rsidRPr="002A766A">
        <w:fldChar w:fldCharType="begin"/>
      </w:r>
      <w:r w:rsidR="002A766A" w:rsidRPr="002A766A">
        <w:instrText xml:space="preserve"> ADDIN ZOTERO_ITEM CSL_CITATION {"citationID":"z2zvDI6e","properties":{"formattedCitation":"({\\i{}Database System Concepts - 7th edition}, no date)","plainCitation":"(Database System Concepts - 7th edition, no date)","dontUpdate":true,"noteIndex":0},"citationItems":[{"id":55,"uris":["http://zotero.org/users/15492007/items/6KCTY87R"],"itemData":{"id":55,"type":"webpage","title":"Database System Concepts - 7th edition","URL":"https://db-book.com/","accessed":{"date-parts":[["2024",10,31]]}}}],"schema":"https://github.com/citation-style-language/schema/raw/master/csl-citation.json"} </w:instrText>
      </w:r>
      <w:r w:rsidR="00061C74" w:rsidRPr="002A766A">
        <w:fldChar w:fldCharType="separate"/>
      </w:r>
      <w:r w:rsidR="00061C74" w:rsidRPr="002A766A">
        <w:rPr>
          <w:rFonts w:ascii="Aptos" w:hAnsi="Aptos" w:cs="Times New Roman"/>
          <w:kern w:val="0"/>
        </w:rPr>
        <w:t>(</w:t>
      </w:r>
      <w:r w:rsidR="00061C74" w:rsidRPr="002A766A">
        <w:rPr>
          <w:rFonts w:ascii="Aptos" w:hAnsi="Aptos" w:cs="Times New Roman"/>
          <w:i/>
          <w:iCs/>
          <w:kern w:val="0"/>
        </w:rPr>
        <w:t>Database System Concepts - 7th edition</w:t>
      </w:r>
      <w:r w:rsidR="00061C74" w:rsidRPr="002A766A">
        <w:rPr>
          <w:rFonts w:ascii="Aptos" w:hAnsi="Aptos" w:cs="Times New Roman"/>
          <w:kern w:val="0"/>
        </w:rPr>
        <w:t>, 2020)</w:t>
      </w:r>
      <w:r w:rsidR="00061C74" w:rsidRPr="002A766A">
        <w:fldChar w:fldCharType="end"/>
      </w:r>
    </w:p>
    <w:p w14:paraId="3E9AB2A9" w14:textId="03E3AA30" w:rsidR="001716E4" w:rsidRPr="00046CFC" w:rsidRDefault="001716E4" w:rsidP="001716E4">
      <w:pPr>
        <w:rPr>
          <w:color w:val="FF0000"/>
        </w:rPr>
      </w:pPr>
      <w:r w:rsidRPr="002A766A">
        <w:t>Data preprocessing is a critical step in AI</w:t>
      </w:r>
      <w:r w:rsidR="00336F14">
        <w:t xml:space="preserve"> &amp; ML</w:t>
      </w:r>
      <w:r w:rsidRPr="002A766A">
        <w:t xml:space="preserve">, and SQL is a </w:t>
      </w:r>
      <w:r w:rsidR="00336F14">
        <w:t>capable</w:t>
      </w:r>
      <w:r w:rsidRPr="002A766A">
        <w:t xml:space="preserve"> tool for cleaning, transforming, and integrating data from multiple sources </w:t>
      </w:r>
      <w:r w:rsidR="002A766A" w:rsidRPr="002A766A">
        <w:fldChar w:fldCharType="begin"/>
      </w:r>
      <w:r w:rsidR="002A766A" w:rsidRPr="002A766A">
        <w:instrText xml:space="preserve"> ADDIN ZOTERO_ITEM CSL_CITATION {"citationID":"0mkUZGfW","properties":{"formattedCitation":"(Domingos, 2012)","plainCitation":"(Domingos, 2012)","noteIndex":0},"citationItems":[{"id":58,"uris":["http://zotero.org/users/15492007/items/LETFWVWD"],"itemData":{"id":58,"type":"article-journal","abstract":"Tapping into the \"folk knowledge\" needed to advance machine learning applications.","container-title":"Commun. ACM","DOI":"10.1145/2347736.2347755","ISSN":"0001-0782","issue":"10","page":"78–87","source":"ACM Digital Library","title":"A few useful things to know about machine learning","volume":"55","author":[{"family":"Domingos","given":"Pedro"}],"issued":{"date-parts":[["2012",10,1]]}}}],"schema":"https://github.com/citation-style-language/schema/raw/master/csl-citation.json"} </w:instrText>
      </w:r>
      <w:r w:rsidR="002A766A" w:rsidRPr="002A766A">
        <w:fldChar w:fldCharType="separate"/>
      </w:r>
      <w:r w:rsidR="002A766A" w:rsidRPr="002A766A">
        <w:rPr>
          <w:rFonts w:ascii="Aptos" w:hAnsi="Aptos"/>
        </w:rPr>
        <w:t>(Domingos, 2012</w:t>
      </w:r>
      <w:r w:rsidR="00336F14">
        <w:rPr>
          <w:rFonts w:ascii="Aptos" w:hAnsi="Aptos"/>
        </w:rPr>
        <w:t>.</w:t>
      </w:r>
      <w:r w:rsidR="002A766A" w:rsidRPr="002A766A">
        <w:rPr>
          <w:rFonts w:ascii="Aptos" w:hAnsi="Aptos"/>
        </w:rPr>
        <w:t>)</w:t>
      </w:r>
      <w:r w:rsidR="002A766A" w:rsidRPr="002A766A">
        <w:fldChar w:fldCharType="end"/>
      </w:r>
      <w:r w:rsidR="002A766A" w:rsidRPr="002A766A">
        <w:t xml:space="preserve"> </w:t>
      </w:r>
      <w:r w:rsidR="00336F14">
        <w:t>D</w:t>
      </w:r>
      <w:r w:rsidR="00336F14" w:rsidRPr="002A766A">
        <w:t>ata querying and manipulation</w:t>
      </w:r>
      <w:r w:rsidR="00336F14" w:rsidRPr="002A766A">
        <w:t xml:space="preserve"> </w:t>
      </w:r>
      <w:r w:rsidR="00336F14">
        <w:t>in SQL</w:t>
      </w:r>
      <w:r w:rsidRPr="002A766A">
        <w:t xml:space="preserve"> enabl</w:t>
      </w:r>
      <w:r w:rsidR="00336F14">
        <w:t>es</w:t>
      </w:r>
      <w:r w:rsidRPr="002A766A">
        <w:t xml:space="preserve"> tasks such as filtering, sorting, joining, and aggregating data </w:t>
      </w:r>
      <w:r w:rsidR="002A766A" w:rsidRPr="002A766A">
        <w:fldChar w:fldCharType="begin"/>
      </w:r>
      <w:r w:rsidR="00EF7540">
        <w:instrText xml:space="preserve"> ADDIN ZOTERO_ITEM CSL_CITATION {"citationID":"IXP9B1sG","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2A766A" w:rsidRPr="002A766A">
        <w:fldChar w:fldCharType="separate"/>
      </w:r>
      <w:r w:rsidR="002A766A" w:rsidRPr="002A766A">
        <w:rPr>
          <w:rFonts w:ascii="Aptos" w:hAnsi="Aptos" w:cs="Times New Roman"/>
          <w:kern w:val="0"/>
        </w:rPr>
        <w:t xml:space="preserve">(Serey </w:t>
      </w:r>
      <w:r w:rsidR="002A766A" w:rsidRPr="002A766A">
        <w:rPr>
          <w:rFonts w:ascii="Aptos" w:hAnsi="Aptos" w:cs="Times New Roman"/>
          <w:i/>
          <w:iCs/>
          <w:kern w:val="0"/>
        </w:rPr>
        <w:t>et al.</w:t>
      </w:r>
      <w:r w:rsidR="002A766A" w:rsidRPr="002A766A">
        <w:rPr>
          <w:rFonts w:ascii="Aptos" w:hAnsi="Aptos" w:cs="Times New Roman"/>
          <w:kern w:val="0"/>
        </w:rPr>
        <w:t>, 2021)</w:t>
      </w:r>
      <w:r w:rsidR="002A766A" w:rsidRPr="002A766A">
        <w:fldChar w:fldCharType="end"/>
      </w:r>
      <w:r w:rsidR="002A766A" w:rsidRPr="002A766A">
        <w:t xml:space="preserve">. </w:t>
      </w:r>
      <w:r w:rsidR="00336F14">
        <w:t xml:space="preserve">These are </w:t>
      </w:r>
      <w:r w:rsidR="00336F14" w:rsidRPr="002A766A">
        <w:t>common in AI applications</w:t>
      </w:r>
      <w:r w:rsidR="00336F14">
        <w:t>, making it</w:t>
      </w:r>
      <w:r w:rsidRPr="002A766A">
        <w:t xml:space="preserve"> useful when dealing with large datasets</w:t>
      </w:r>
      <w:r w:rsidR="00D65412">
        <w:t>.</w:t>
      </w:r>
    </w:p>
    <w:p w14:paraId="4FC4C04E" w14:textId="5B3E973C" w:rsidR="001716E4" w:rsidRPr="00EF7540" w:rsidRDefault="001716E4" w:rsidP="001716E4">
      <w:r w:rsidRPr="00EF7540">
        <w:t>Moreover, AI systems often need to continuously update their knowledge base or retrain models with new data. RDBMS provide a centralized and organized way to store and manage this data, ensuring data integrity and consistency, which is essential for maintaining the accuracy and reliability of AI models over time.</w:t>
      </w:r>
    </w:p>
    <w:p w14:paraId="675F52EA" w14:textId="44A3D93C" w:rsidR="001716E4" w:rsidRPr="00336F14" w:rsidRDefault="001716E4" w:rsidP="001716E4">
      <w:r w:rsidRPr="00EF7540">
        <w:t xml:space="preserve">The process of connecting to a MySQL database typically involves establishing a connection using a Python library like </w:t>
      </w:r>
      <w:r w:rsidR="00336F14">
        <w:t>“</w:t>
      </w:r>
      <w:proofErr w:type="spellStart"/>
      <w:proofErr w:type="gramStart"/>
      <w:r w:rsidRPr="00EF7540">
        <w:t>mysql.connector</w:t>
      </w:r>
      <w:proofErr w:type="spellEnd"/>
      <w:proofErr w:type="gramEnd"/>
      <w:r w:rsidR="00336F14">
        <w:t>”</w:t>
      </w:r>
      <w:r w:rsidRPr="00EF7540">
        <w:t xml:space="preserve">. Once connected, SQL statements can be executed to create tables, insert data, and perform various operations (Silberschatz et al., 2020). </w:t>
      </w:r>
      <w:r w:rsidR="00336F14">
        <w:t>Please see Appendix for example.</w:t>
      </w:r>
    </w:p>
    <w:p w14:paraId="35A83E12" w14:textId="282DCBCC" w:rsidR="001716E4" w:rsidRPr="001716E4" w:rsidRDefault="001716E4" w:rsidP="001716E4">
      <w:r w:rsidRPr="001716E4">
        <w:t xml:space="preserve">By </w:t>
      </w:r>
      <w:proofErr w:type="spellStart"/>
      <w:r w:rsidR="00336F14">
        <w:t>employings</w:t>
      </w:r>
      <w:proofErr w:type="spellEnd"/>
      <w:r w:rsidRPr="001716E4">
        <w:t xml:space="preserve"> RDBMS and SQL, AI systems can </w:t>
      </w:r>
      <w:r w:rsidR="00336F14">
        <w:t>make use of</w:t>
      </w:r>
      <w:r w:rsidRPr="001716E4">
        <w:t xml:space="preserve"> existing data sources, reducing the need for manual data collection and entry, </w:t>
      </w:r>
      <w:r w:rsidR="00336F14">
        <w:t>which</w:t>
      </w:r>
      <w:r w:rsidRPr="001716E4">
        <w:t xml:space="preserve"> improv</w:t>
      </w:r>
      <w:r w:rsidR="00336F14">
        <w:t>es</w:t>
      </w:r>
      <w:r w:rsidRPr="001716E4">
        <w:t xml:space="preserve"> the overall efficiency and effectiveness of the system </w:t>
      </w:r>
      <w:r w:rsidR="00EF7540">
        <w:fldChar w:fldCharType="begin"/>
      </w:r>
      <w:r w:rsidR="00EF7540">
        <w:instrText xml:space="preserve"> ADDIN ZOTERO_ITEM CSL_CITATION {"citationID":"LhDxQGJG","properties":{"formattedCitation":"(Domingos, 2012)","plainCitation":"(Domingos, 2012)","noteIndex":0},"citationItems":[{"id":58,"uris":["http://zotero.org/users/15492007/items/LETFWVWD"],"itemData":{"id":58,"type":"article-journal","abstract":"Tapping into the \"folk knowledge\" needed to advance machine learning applications.","container-title":"Commun. ACM","DOI":"10.1145/2347736.2347755","ISSN":"0001-0782","issue":"10","page":"78–87","source":"ACM Digital Library","title":"A few useful things to know about machine learning","volume":"55","author":[{"family":"Domingos","given":"Pedro"}],"issued":{"date-parts":[["2012",10,1]]}}}],"schema":"https://github.com/citation-style-language/schema/raw/master/csl-citation.json"} </w:instrText>
      </w:r>
      <w:r w:rsidR="00EF7540">
        <w:fldChar w:fldCharType="separate"/>
      </w:r>
      <w:r w:rsidR="00EF7540" w:rsidRPr="00EF7540">
        <w:rPr>
          <w:rFonts w:ascii="Aptos" w:hAnsi="Aptos"/>
        </w:rPr>
        <w:t>(Domingos, 2012</w:t>
      </w:r>
      <w:r w:rsidR="00336F14">
        <w:rPr>
          <w:rFonts w:ascii="Aptos" w:hAnsi="Aptos"/>
        </w:rPr>
        <w:t>.</w:t>
      </w:r>
      <w:r w:rsidR="00EF7540" w:rsidRPr="00EF7540">
        <w:rPr>
          <w:rFonts w:ascii="Aptos" w:hAnsi="Aptos"/>
        </w:rPr>
        <w:t>)</w:t>
      </w:r>
      <w:r w:rsidR="00EF7540">
        <w:fldChar w:fldCharType="end"/>
      </w:r>
      <w:r w:rsidR="00EF7540">
        <w:t xml:space="preserve"> </w:t>
      </w:r>
      <w:r w:rsidRPr="001716E4">
        <w:t xml:space="preserve">Additionally, SQL's optimization capabilities make it highly efficient for querying and </w:t>
      </w:r>
      <w:proofErr w:type="spellStart"/>
      <w:r w:rsidRPr="001716E4">
        <w:t>analyzing</w:t>
      </w:r>
      <w:proofErr w:type="spellEnd"/>
      <w:r w:rsidRPr="001716E4">
        <w:t xml:space="preserve"> large datasets, which is essential for AI systems that deal with big data.</w:t>
      </w:r>
    </w:p>
    <w:p w14:paraId="5F845509" w14:textId="77777777" w:rsidR="001716E4" w:rsidRPr="004D715F" w:rsidRDefault="001716E4" w:rsidP="001716E4"/>
    <w:p w14:paraId="571BD5FD" w14:textId="14F14DE6" w:rsidR="004B4E28" w:rsidRDefault="00D9156D" w:rsidP="004B4E28">
      <w:pPr>
        <w:pStyle w:val="Heading1"/>
        <w:rPr>
          <w:sz w:val="24"/>
          <w:szCs w:val="24"/>
        </w:rPr>
      </w:pPr>
      <w:bookmarkStart w:id="5" w:name="_Toc181309417"/>
      <w:r>
        <w:rPr>
          <w:rStyle w:val="Heading3Char"/>
          <w:sz w:val="24"/>
          <w:szCs w:val="24"/>
        </w:rPr>
        <w:t>Question 5</w:t>
      </w:r>
      <w:bookmarkEnd w:id="5"/>
    </w:p>
    <w:p w14:paraId="6BA0B807" w14:textId="72563AC2" w:rsidR="00676E15" w:rsidRPr="00EF7540" w:rsidRDefault="00973D5D" w:rsidP="00676E15">
      <w:r w:rsidRPr="00EF7540">
        <w:fldChar w:fldCharType="begin"/>
      </w:r>
      <w:r w:rsidRPr="00EF7540">
        <w:instrText xml:space="preserve"> ADDIN ZOTERO_ITEM CSL_CITATION {"citationID":"xquzHIUD","properties":{"formattedCitation":"({\\i{}THE USE OF MULTIPLE MEASUREMENTS IN TAXONOMIC PROBLEMS - FISHER - 1936 - Annals of Eugenics - Wiley Online Library}, no date)","plainCitation":"(THE USE OF MULTIPLE MEASUREMENTS IN TAXONOMIC PROBLEMS - FISHER - 1936 - Annals of Eugenics - Wiley Online Library, no date)","noteIndex":0},"citationItems":[{"id":65,"uris":["http://zotero.org/users/15492007/items/FEDG8HE6"],"itemData":{"id":65,"type":"webpage","title":"THE USE OF MULTIPLE MEASUREMENTS IN TAXONOMIC PROBLEMS - FISHER - 1936 - Annals of Eugenics - Wiley Online Library","URL":"https://onlinelibrary.wiley.com/doi/10.1111/j.1469-1809.1936.tb02137.x","accessed":{"date-parts":[["2024",10,31]]}}}],"schema":"https://github.com/citation-style-language/schema/raw/master/csl-citation.json"} </w:instrText>
      </w:r>
      <w:r w:rsidRPr="00EF7540">
        <w:fldChar w:fldCharType="separate"/>
      </w:r>
      <w:r w:rsidRPr="00EF7540">
        <w:rPr>
          <w:rFonts w:ascii="Aptos" w:hAnsi="Aptos" w:cs="Times New Roman"/>
          <w:kern w:val="0"/>
        </w:rPr>
        <w:t>(</w:t>
      </w:r>
      <w:r w:rsidRPr="00EF7540">
        <w:rPr>
          <w:rFonts w:ascii="Aptos" w:hAnsi="Aptos" w:cs="Times New Roman"/>
          <w:i/>
          <w:iCs/>
          <w:kern w:val="0"/>
        </w:rPr>
        <w:t xml:space="preserve">FISHER - </w:t>
      </w:r>
      <w:proofErr w:type="gramStart"/>
      <w:r w:rsidRPr="00EF7540">
        <w:rPr>
          <w:rFonts w:ascii="Aptos" w:hAnsi="Aptos" w:cs="Times New Roman"/>
          <w:i/>
          <w:iCs/>
          <w:kern w:val="0"/>
        </w:rPr>
        <w:t>1936</w:t>
      </w:r>
      <w:r w:rsidRPr="00EF7540">
        <w:rPr>
          <w:rFonts w:ascii="Aptos" w:hAnsi="Aptos" w:cs="Times New Roman"/>
          <w:kern w:val="0"/>
        </w:rPr>
        <w:t xml:space="preserve"> )</w:t>
      </w:r>
      <w:proofErr w:type="gramEnd"/>
      <w:r w:rsidRPr="00EF7540">
        <w:fldChar w:fldCharType="end"/>
      </w:r>
      <w:r>
        <w:t xml:space="preserve"> introduced </w:t>
      </w:r>
      <w:r w:rsidR="00676E15" w:rsidRPr="00EF7540">
        <w:t>The Iris dataset,</w:t>
      </w:r>
      <w:r>
        <w:t xml:space="preserve"> and it</w:t>
      </w:r>
      <w:r w:rsidR="00676E15" w:rsidRPr="00EF7540">
        <w:t xml:space="preserve"> is a widely-used benchmark dataset in machine learning and data analysis. It consists of 150 iris flowers</w:t>
      </w:r>
      <w:r>
        <w:t xml:space="preserve"> with a variety </w:t>
      </w:r>
      <w:proofErr w:type="gramStart"/>
      <w:r>
        <w:t xml:space="preserve">of </w:t>
      </w:r>
      <w:r w:rsidR="00676E15" w:rsidRPr="00EF7540">
        <w:t xml:space="preserve"> numerical</w:t>
      </w:r>
      <w:proofErr w:type="gramEnd"/>
      <w:r w:rsidR="00676E15" w:rsidRPr="00EF7540">
        <w:t xml:space="preserve"> features</w:t>
      </w:r>
      <w:r>
        <w:t xml:space="preserve"> including</w:t>
      </w:r>
      <w:r w:rsidR="00676E15" w:rsidRPr="00EF7540">
        <w:t xml:space="preserve"> sepal length, sepal width, petal length, and petal width</w:t>
      </w:r>
      <w:r>
        <w:t>. The</w:t>
      </w:r>
      <w:r w:rsidR="00676E15" w:rsidRPr="00EF7540">
        <w:t xml:space="preserve"> target variable</w:t>
      </w:r>
      <w:r>
        <w:t>, which</w:t>
      </w:r>
      <w:r w:rsidR="00676E15" w:rsidRPr="00EF7540">
        <w:t xml:space="preserve"> indicating the species (</w:t>
      </w:r>
      <w:proofErr w:type="spellStart"/>
      <w:r w:rsidR="00676E15" w:rsidRPr="00EF7540">
        <w:t>setosa</w:t>
      </w:r>
      <w:proofErr w:type="spellEnd"/>
      <w:r w:rsidR="00676E15" w:rsidRPr="00EF7540">
        <w:t>, versicolor, or virginica)</w:t>
      </w:r>
      <w:r>
        <w:t xml:space="preserve"> is often used for training machine learning model.</w:t>
      </w:r>
    </w:p>
    <w:p w14:paraId="0FC0D503" w14:textId="24F11976" w:rsidR="00676E15" w:rsidRPr="00676E15" w:rsidRDefault="00973D5D" w:rsidP="00676E15">
      <w:pPr>
        <w:rPr>
          <w:color w:val="FF0000"/>
        </w:rPr>
      </w:pPr>
      <w:r>
        <w:t xml:space="preserve">A critical </w:t>
      </w:r>
      <w:r w:rsidR="00676E15" w:rsidRPr="00EF7540">
        <w:t>step in the development of AI systems</w:t>
      </w:r>
      <w:r>
        <w:t xml:space="preserve"> is </w:t>
      </w:r>
      <w:r w:rsidRPr="00EF7540">
        <w:t>Exploratory Data Analysis (EDA)</w:t>
      </w:r>
      <w:r w:rsidR="00676E15" w:rsidRPr="00EF7540">
        <w:t xml:space="preserve">, as it helps to </w:t>
      </w:r>
      <w:r>
        <w:t>the learner to gain a comprehension into</w:t>
      </w:r>
      <w:r w:rsidR="00676E15" w:rsidRPr="00EF7540">
        <w:t xml:space="preserve"> the underlying patterns</w:t>
      </w:r>
      <w:r>
        <w:t xml:space="preserve"> </w:t>
      </w:r>
      <w:r w:rsidR="00676E15" w:rsidRPr="00EF7540">
        <w:t xml:space="preserve">and characteristics of the data </w:t>
      </w:r>
      <w:r w:rsidR="00EF7540" w:rsidRPr="00EF7540">
        <w:t xml:space="preserve"> </w:t>
      </w:r>
      <w:r w:rsidR="00EF7540" w:rsidRPr="00EF7540">
        <w:fldChar w:fldCharType="begin"/>
      </w:r>
      <w:r w:rsidR="00EF7540" w:rsidRPr="00EF7540">
        <w:instrText xml:space="preserve"> ADDIN ZOTERO_ITEM CSL_CITATION {"citationID":"MdkNVUd3","properties":{"formattedCitation":"({\\i{}Pyle, D. (1999) Data Preparation for Data Mining. Morgan Kaufmann Publishers, California. - References - Scientific Research Publishing}, no date)","plainCitation":"(Pyle, D. (1999) Data Preparation for Data Mining. Morgan Kaufmann Publishers, California. - References - Scientific Research Publishing, no date)","noteIndex":0},"citationItems":[{"id":67,"uris":["http://zotero.org/users/15492007/items/GKWZA2HR"],"itemData":{"id":67,"type":"webpage","title":"Pyle, D. (1999) Data Preparation for Data Mining. Morgan Kaufmann Publishers, California. - References - Scientific Research Publishing","URL":"https://www.scirp.org/reference/referencespapers?referenceid=1863384","accessed":{"date-parts":[["2024",10,31]]}}}],"schema":"https://github.com/citation-style-language/schema/raw/master/csl-citation.json"} </w:instrText>
      </w:r>
      <w:r w:rsidR="00EF7540" w:rsidRPr="00EF7540">
        <w:fldChar w:fldCharType="separate"/>
      </w:r>
      <w:r w:rsidR="00EF7540" w:rsidRPr="00EF7540">
        <w:rPr>
          <w:rFonts w:ascii="Aptos" w:hAnsi="Aptos" w:cs="Times New Roman"/>
          <w:kern w:val="0"/>
        </w:rPr>
        <w:t>(</w:t>
      </w:r>
      <w:r w:rsidR="00EF7540" w:rsidRPr="00EF7540">
        <w:rPr>
          <w:rFonts w:ascii="Aptos" w:hAnsi="Aptos" w:cs="Times New Roman"/>
          <w:i/>
          <w:iCs/>
          <w:kern w:val="0"/>
        </w:rPr>
        <w:t>Pyle, D. (1999</w:t>
      </w:r>
      <w:r>
        <w:rPr>
          <w:rFonts w:ascii="Aptos" w:hAnsi="Aptos" w:cs="Times New Roman"/>
          <w:i/>
          <w:iCs/>
          <w:kern w:val="0"/>
        </w:rPr>
        <w:t>.</w:t>
      </w:r>
      <w:r w:rsidR="00EF7540" w:rsidRPr="00EF7540">
        <w:rPr>
          <w:rFonts w:ascii="Aptos" w:hAnsi="Aptos" w:cs="Times New Roman"/>
          <w:kern w:val="0"/>
        </w:rPr>
        <w:t>)</w:t>
      </w:r>
      <w:r w:rsidR="00EF7540" w:rsidRPr="00EF7540">
        <w:fldChar w:fldCharType="end"/>
      </w:r>
      <w:r w:rsidR="00676E15" w:rsidRPr="00EF7540">
        <w:t xml:space="preserve"> </w:t>
      </w:r>
      <w:r>
        <w:t>The first step taken was</w:t>
      </w:r>
      <w:r w:rsidR="00676E15" w:rsidRPr="00EF7540">
        <w:t xml:space="preserve"> examine the structure of the dataset. The </w:t>
      </w:r>
      <w:proofErr w:type="gramStart"/>
      <w:r>
        <w:t>“</w:t>
      </w:r>
      <w:r w:rsidR="00676E15" w:rsidRPr="00EF7540">
        <w:t>.shape</w:t>
      </w:r>
      <w:proofErr w:type="gramEnd"/>
      <w:r>
        <w:t>”</w:t>
      </w:r>
      <w:r w:rsidR="00676E15" w:rsidRPr="00EF7540">
        <w:t xml:space="preserve"> attribute reveals that the dataset has 150 rows </w:t>
      </w:r>
      <w:r w:rsidR="00676E15" w:rsidRPr="00EF7540">
        <w:lastRenderedPageBreak/>
        <w:t>and 5 columns (4 features and 1 target variable</w:t>
      </w:r>
      <w:r>
        <w:t>, as outlined above</w:t>
      </w:r>
      <w:r w:rsidR="00676E15" w:rsidRPr="00EF7540">
        <w:t xml:space="preserve">). The </w:t>
      </w:r>
      <w:r>
        <w:t>“</w:t>
      </w:r>
      <w:r w:rsidR="00676E15" w:rsidRPr="00EF7540">
        <w:t>.</w:t>
      </w:r>
      <w:proofErr w:type="gramStart"/>
      <w:r w:rsidR="00676E15" w:rsidRPr="00EF7540">
        <w:t>info(</w:t>
      </w:r>
      <w:proofErr w:type="gramEnd"/>
      <w:r w:rsidR="00676E15" w:rsidRPr="00EF7540">
        <w:t>)</w:t>
      </w:r>
      <w:r>
        <w:t>”</w:t>
      </w:r>
      <w:r w:rsidR="00676E15" w:rsidRPr="00EF7540">
        <w:t xml:space="preserve"> method shows that all features are numerical, and there are no missing values, as confirmed by </w:t>
      </w:r>
      <w:r>
        <w:t>“</w:t>
      </w:r>
      <w:r w:rsidR="00676E15" w:rsidRPr="00EF7540">
        <w:t>.</w:t>
      </w:r>
      <w:proofErr w:type="spellStart"/>
      <w:r w:rsidR="00676E15" w:rsidRPr="00EF7540">
        <w:t>isnull</w:t>
      </w:r>
      <w:proofErr w:type="spellEnd"/>
      <w:r w:rsidR="00676E15" w:rsidRPr="00EF7540">
        <w:t>().sum().</w:t>
      </w:r>
      <w:r>
        <w:t>”</w:t>
      </w:r>
      <w:r w:rsidR="00676E15" w:rsidRPr="00EF7540">
        <w:t xml:space="preserve"> Additionally, </w:t>
      </w:r>
      <w:r>
        <w:t>“</w:t>
      </w:r>
      <w:r w:rsidR="00676E15" w:rsidRPr="00EF7540">
        <w:t>.duplicated().sum()</w:t>
      </w:r>
      <w:r>
        <w:t>”</w:t>
      </w:r>
      <w:r w:rsidR="00676E15" w:rsidRPr="00EF7540">
        <w:t xml:space="preserve"> reveals </w:t>
      </w:r>
      <w:r>
        <w:t>1</w:t>
      </w:r>
      <w:r w:rsidR="00676E15" w:rsidRPr="00EF7540">
        <w:t xml:space="preserve"> duplicate instances in the dataset </w:t>
      </w:r>
      <w:r w:rsidR="00DC69AD" w:rsidRPr="00EF7540">
        <w:fldChar w:fldCharType="begin"/>
      </w:r>
      <w:r w:rsidR="00C77648" w:rsidRPr="00EF7540">
        <w:instrText xml:space="preserve"> ADDIN ZOTERO_ITEM CSL_CITATION {"citationID":"fLt0yTPD","properties":{"formattedCitation":"({\\i{}Applied Predictive Modeling | SpringerLink}, no date)","plainCitation":"(Applied Predictive Modeling | SpringerLink, no date)","dontUpdate":true,"noteIndex":0},"citationItems":[{"id":34,"uris":["http://zotero.org/users/15492007/items/52LRBJ3V"],"itemData":{"id":34,"type":"webpage","title":"Applied Predictive Modeling | SpringerLink","URL":"https://link.springer.com/book/10.1007/978-1-4614-6849-3","accessed":{"date-parts":[["2024",10,30]]}}}],"schema":"https://github.com/citation-style-language/schema/raw/master/csl-citation.json"} </w:instrText>
      </w:r>
      <w:r w:rsidR="00DC69AD" w:rsidRPr="00EF7540">
        <w:fldChar w:fldCharType="separate"/>
      </w:r>
      <w:r w:rsidR="00DC69AD" w:rsidRPr="00EF7540">
        <w:rPr>
          <w:rFonts w:ascii="Aptos" w:hAnsi="Aptos" w:cs="Times New Roman"/>
          <w:kern w:val="0"/>
        </w:rPr>
        <w:t>(</w:t>
      </w:r>
      <w:r w:rsidR="00DC69AD" w:rsidRPr="00EF7540">
        <w:rPr>
          <w:rFonts w:ascii="Aptos" w:hAnsi="Aptos" w:cs="Times New Roman"/>
          <w:i/>
          <w:iCs/>
          <w:kern w:val="0"/>
        </w:rPr>
        <w:t xml:space="preserve">Applied Predictive </w:t>
      </w:r>
      <w:proofErr w:type="spellStart"/>
      <w:r w:rsidR="00DC69AD" w:rsidRPr="00EF7540">
        <w:rPr>
          <w:rFonts w:ascii="Aptos" w:hAnsi="Aptos" w:cs="Times New Roman"/>
          <w:i/>
          <w:iCs/>
          <w:kern w:val="0"/>
        </w:rPr>
        <w:t>Modeling</w:t>
      </w:r>
      <w:proofErr w:type="spellEnd"/>
      <w:r w:rsidR="00DC69AD" w:rsidRPr="00EF7540">
        <w:rPr>
          <w:rFonts w:ascii="Aptos" w:hAnsi="Aptos" w:cs="Times New Roman"/>
          <w:i/>
          <w:iCs/>
          <w:kern w:val="0"/>
        </w:rPr>
        <w:t xml:space="preserve"> | SpringerLink</w:t>
      </w:r>
      <w:r w:rsidR="00DC69AD" w:rsidRPr="00EF7540">
        <w:rPr>
          <w:rFonts w:ascii="Aptos" w:hAnsi="Aptos" w:cs="Times New Roman"/>
          <w:kern w:val="0"/>
        </w:rPr>
        <w:t>, 2013)</w:t>
      </w:r>
      <w:r w:rsidR="00DC69AD" w:rsidRPr="00EF7540">
        <w:fldChar w:fldCharType="end"/>
      </w:r>
      <w:r w:rsidR="00DC69AD" w:rsidRPr="0024212E">
        <w:t>.</w:t>
      </w:r>
    </w:p>
    <w:p w14:paraId="73B8A04A" w14:textId="06DB73CD" w:rsidR="00676E15" w:rsidRPr="00EF7540" w:rsidRDefault="00676E15" w:rsidP="00676E15">
      <w:r w:rsidRPr="00EF7540">
        <w:t xml:space="preserve">Descriptive statistics, obtained </w:t>
      </w:r>
      <w:r w:rsidR="00973D5D">
        <w:t>“</w:t>
      </w:r>
      <w:proofErr w:type="gramStart"/>
      <w:r w:rsidRPr="00EF7540">
        <w:t>using .describe</w:t>
      </w:r>
      <w:proofErr w:type="gramEnd"/>
      <w:r w:rsidRPr="00EF7540">
        <w:t>()</w:t>
      </w:r>
      <w:r w:rsidR="00973D5D">
        <w:t>”</w:t>
      </w:r>
      <w:r w:rsidRPr="00EF7540">
        <w:t xml:space="preserve">, provide insights into the central tendency and spread of the features. </w:t>
      </w:r>
      <w:r w:rsidR="00440D5D">
        <w:t>An example would be</w:t>
      </w:r>
      <w:r w:rsidRPr="00EF7540">
        <w:t xml:space="preserve"> the mean sepal </w:t>
      </w:r>
      <w:r w:rsidR="00440D5D">
        <w:t xml:space="preserve">width </w:t>
      </w:r>
      <w:proofErr w:type="gramStart"/>
      <w:r w:rsidR="00440D5D">
        <w:t xml:space="preserve">which </w:t>
      </w:r>
      <w:r w:rsidRPr="00EF7540">
        <w:t xml:space="preserve"> is</w:t>
      </w:r>
      <w:proofErr w:type="gramEnd"/>
      <w:r w:rsidRPr="00EF7540">
        <w:t xml:space="preserve"> </w:t>
      </w:r>
      <w:r w:rsidR="00440D5D">
        <w:t>3,05</w:t>
      </w:r>
      <w:r w:rsidRPr="00EF7540">
        <w:t xml:space="preserve"> cm, with a standard deviation of 0.</w:t>
      </w:r>
      <w:r w:rsidR="00440D5D">
        <w:t>4</w:t>
      </w:r>
      <w:r w:rsidRPr="00EF7540">
        <w:t xml:space="preserve">3 cm. Visualizing the unique values of the target variable using </w:t>
      </w:r>
      <w:r w:rsidR="00440D5D">
        <w:t>“</w:t>
      </w:r>
      <w:r w:rsidRPr="00EF7540">
        <w:t>.unique()</w:t>
      </w:r>
      <w:r w:rsidR="00440D5D">
        <w:t>”</w:t>
      </w:r>
      <w:r w:rsidRPr="00EF7540">
        <w:t xml:space="preserve"> reveals the three distinct species: </w:t>
      </w:r>
      <w:proofErr w:type="spellStart"/>
      <w:r w:rsidRPr="00EF7540">
        <w:t>setosa</w:t>
      </w:r>
      <w:proofErr w:type="spellEnd"/>
      <w:r w:rsidRPr="00EF7540">
        <w:t>, versicolor, and virginica.</w:t>
      </w:r>
      <w:r w:rsidR="00440D5D">
        <w:t xml:space="preserve"> </w:t>
      </w:r>
      <w:r w:rsidR="00440D5D">
        <w:t>T</w:t>
      </w:r>
      <w:r w:rsidR="00440D5D" w:rsidRPr="00EF7540">
        <w:t>he data types</w:t>
      </w:r>
      <w:r w:rsidR="00440D5D">
        <w:t xml:space="preserve"> were checked</w:t>
      </w:r>
      <w:r w:rsidR="00440D5D" w:rsidRPr="00EF7540">
        <w:t xml:space="preserve"> with </w:t>
      </w:r>
      <w:proofErr w:type="gramStart"/>
      <w:r w:rsidR="00440D5D">
        <w:t>“</w:t>
      </w:r>
      <w:r w:rsidR="00440D5D" w:rsidRPr="00EF7540">
        <w:t>.</w:t>
      </w:r>
      <w:proofErr w:type="spellStart"/>
      <w:r w:rsidR="00440D5D" w:rsidRPr="00EF7540">
        <w:t>dtypes</w:t>
      </w:r>
      <w:proofErr w:type="spellEnd"/>
      <w:proofErr w:type="gramEnd"/>
      <w:r w:rsidR="00440D5D">
        <w:t>”</w:t>
      </w:r>
      <w:r w:rsidR="00440D5D" w:rsidRPr="00EF7540">
        <w:t xml:space="preserve"> </w:t>
      </w:r>
      <w:r w:rsidR="00440D5D">
        <w:t>and it was seen</w:t>
      </w:r>
      <w:r w:rsidR="00440D5D" w:rsidRPr="00EF7540">
        <w:t xml:space="preserve"> that all features are stored as numerical values. </w:t>
      </w:r>
    </w:p>
    <w:p w14:paraId="0CEA2CAC" w14:textId="0012FEA8" w:rsidR="00676E15" w:rsidRPr="00EF7540" w:rsidRDefault="00676E15" w:rsidP="00676E15">
      <w:r w:rsidRPr="00EF7540">
        <w:t xml:space="preserve">To </w:t>
      </w:r>
      <w:r w:rsidR="00440D5D">
        <w:t>gain an insight into</w:t>
      </w:r>
      <w:r w:rsidRPr="00EF7540">
        <w:t xml:space="preserve"> distributions of the features</w:t>
      </w:r>
      <w:r w:rsidR="00440D5D">
        <w:t>, the</w:t>
      </w:r>
      <w:r w:rsidRPr="00EF7540">
        <w:t xml:space="preserve"> use Seaborn's </w:t>
      </w:r>
      <w:r w:rsidR="00440D5D">
        <w:t>“</w:t>
      </w:r>
      <w:proofErr w:type="spellStart"/>
      <w:proofErr w:type="gramStart"/>
      <w:r w:rsidRPr="00EF7540">
        <w:t>sns.histplot</w:t>
      </w:r>
      <w:proofErr w:type="spellEnd"/>
      <w:proofErr w:type="gramEnd"/>
      <w:r w:rsidRPr="00EF7540">
        <w:t>()</w:t>
      </w:r>
      <w:r w:rsidR="00440D5D">
        <w:t>”</w:t>
      </w:r>
      <w:r w:rsidRPr="00EF7540">
        <w:t xml:space="preserve"> and </w:t>
      </w:r>
      <w:r w:rsidR="00440D5D">
        <w:t>“</w:t>
      </w:r>
      <w:proofErr w:type="spellStart"/>
      <w:r w:rsidRPr="00EF7540">
        <w:t>sns.boxplot</w:t>
      </w:r>
      <w:proofErr w:type="spellEnd"/>
      <w:r w:rsidRPr="00EF7540">
        <w:t>()</w:t>
      </w:r>
      <w:r w:rsidR="00440D5D">
        <w:t>”</w:t>
      </w:r>
      <w:r w:rsidRPr="00EF7540">
        <w:t xml:space="preserve">. The histograms highlight the differences in feature distributions among the species, with </w:t>
      </w:r>
      <w:r w:rsidR="00440D5D">
        <w:t>all species</w:t>
      </w:r>
      <w:r w:rsidRPr="00EF7540">
        <w:t xml:space="preserve"> being clearly separable from the other two species based on petal length and width</w:t>
      </w:r>
      <w:r w:rsidR="00EF7540">
        <w:t xml:space="preserve"> </w:t>
      </w:r>
      <w:r w:rsidR="00EF7540">
        <w:fldChar w:fldCharType="begin"/>
      </w:r>
      <w:r w:rsidR="00EF7540">
        <w:instrText xml:space="preserve"> ADDIN ZOTERO_ITEM CSL_CITATION {"citationID":"WdGVr36o","properties":{"formattedCitation":"({\\i{}Introduction to Machine Learning with Python[Book]}, no date)","plainCitation":"(Introduction to Machine Learning with Python[Book], no date)","noteIndex":0},"citationItems":[{"id":69,"uris":["http://zotero.org/users/15492007/items/H752U7WT"],"itemData":{"id":69,"type":"webpage","title":"Introduction to Machine Learning with Python[Book]","URL":"https://www.oreilly.com/library/view/introduction-to-machine/9781449369880/","accessed":{"date-parts":[["2024",10,31]]}}}],"schema":"https://github.com/citation-style-language/schema/raw/master/csl-citation.json"} </w:instrText>
      </w:r>
      <w:r w:rsidR="00EF7540">
        <w:fldChar w:fldCharType="separate"/>
      </w:r>
      <w:r w:rsidR="00EF7540" w:rsidRPr="00EF7540">
        <w:rPr>
          <w:rFonts w:ascii="Aptos" w:hAnsi="Aptos" w:cs="Times New Roman"/>
          <w:kern w:val="0"/>
        </w:rPr>
        <w:t>(</w:t>
      </w:r>
      <w:r w:rsidR="00EF7540" w:rsidRPr="00EF7540">
        <w:t xml:space="preserve"> </w:t>
      </w:r>
      <w:r w:rsidR="00EF7540" w:rsidRPr="00EF7540">
        <w:t>Muller &amp; Guido, 2016).</w:t>
      </w:r>
      <w:r w:rsidR="00EF7540" w:rsidRPr="00EF7540">
        <w:rPr>
          <w:rFonts w:ascii="Aptos" w:hAnsi="Aptos" w:cs="Times New Roman"/>
          <w:kern w:val="0"/>
        </w:rPr>
        <w:t>)</w:t>
      </w:r>
      <w:r w:rsidR="00EF7540">
        <w:fldChar w:fldCharType="end"/>
      </w:r>
      <w:r w:rsidRPr="00EF7540">
        <w:t xml:space="preserve"> The </w:t>
      </w:r>
      <w:r w:rsidR="00440D5D">
        <w:t>“</w:t>
      </w:r>
      <w:r w:rsidRPr="00EF7540">
        <w:t>boxplots</w:t>
      </w:r>
      <w:r w:rsidR="00440D5D">
        <w:t>”</w:t>
      </w:r>
      <w:r w:rsidRPr="00EF7540">
        <w:t xml:space="preserve"> further </w:t>
      </w:r>
      <w:r w:rsidR="00440D5D">
        <w:t>also observes</w:t>
      </w:r>
      <w:r w:rsidRPr="00EF7540">
        <w:t xml:space="preserve"> this, </w:t>
      </w:r>
      <w:r w:rsidR="00440D5D">
        <w:t>as there is</w:t>
      </w:r>
      <w:r w:rsidRPr="00EF7540">
        <w:t xml:space="preserve"> minimal overlap between </w:t>
      </w:r>
      <w:r w:rsidR="00440D5D">
        <w:t>all</w:t>
      </w:r>
      <w:r w:rsidRPr="00EF7540">
        <w:t xml:space="preserve"> species for these features</w:t>
      </w:r>
      <w:r w:rsidR="00440D5D">
        <w:t xml:space="preserve"> as seen in the Appendix.</w:t>
      </w:r>
    </w:p>
    <w:p w14:paraId="0B938C59" w14:textId="33CEBBC6" w:rsidR="00676E15" w:rsidRPr="00EF7540" w:rsidRDefault="00676E15" w:rsidP="00676E15">
      <w:r w:rsidRPr="00EF7540">
        <w:t xml:space="preserve">To investigate relationships between features and the target variable, Seaborn's </w:t>
      </w:r>
      <w:r w:rsidR="00440D5D">
        <w:t>“</w:t>
      </w:r>
      <w:proofErr w:type="spellStart"/>
      <w:proofErr w:type="gramStart"/>
      <w:r w:rsidRPr="00EF7540">
        <w:t>sns.countplot</w:t>
      </w:r>
      <w:proofErr w:type="spellEnd"/>
      <w:proofErr w:type="gramEnd"/>
      <w:r w:rsidRPr="00EF7540">
        <w:t>(</w:t>
      </w:r>
      <w:r w:rsidR="00440D5D">
        <w:t>“</w:t>
      </w:r>
      <w:r w:rsidRPr="00EF7540">
        <w:t xml:space="preserve">) and </w:t>
      </w:r>
      <w:r w:rsidR="00440D5D">
        <w:t>“</w:t>
      </w:r>
      <w:r w:rsidRPr="00EF7540">
        <w:t>.</w:t>
      </w:r>
      <w:proofErr w:type="spellStart"/>
      <w:r w:rsidRPr="00EF7540">
        <w:t>groupby</w:t>
      </w:r>
      <w:proofErr w:type="spellEnd"/>
      <w:r w:rsidRPr="00EF7540">
        <w:t>()</w:t>
      </w:r>
      <w:r w:rsidR="00440D5D">
        <w:t>” were used</w:t>
      </w:r>
      <w:r w:rsidRPr="00EF7540">
        <w:t xml:space="preserve">. The </w:t>
      </w:r>
      <w:r w:rsidR="00440D5D">
        <w:t>“</w:t>
      </w:r>
      <w:proofErr w:type="spellStart"/>
      <w:r w:rsidRPr="00EF7540">
        <w:t>countplot</w:t>
      </w:r>
      <w:proofErr w:type="spellEnd"/>
      <w:r w:rsidR="00440D5D">
        <w:t>”</w:t>
      </w:r>
      <w:r w:rsidRPr="00EF7540">
        <w:t xml:space="preserve"> shows an equal distribution of instances across the three </w:t>
      </w:r>
      <w:r w:rsidR="00440D5D">
        <w:t>species</w:t>
      </w:r>
      <w:r w:rsidRPr="00EF7540">
        <w:t xml:space="preserve">. </w:t>
      </w:r>
      <w:r w:rsidR="00440D5D">
        <w:t>By combining</w:t>
      </w:r>
      <w:r w:rsidRPr="00EF7540">
        <w:t xml:space="preserve"> the data by species and plotting the mean values of each feature using </w:t>
      </w:r>
      <w:proofErr w:type="gramStart"/>
      <w:r w:rsidR="00440D5D">
        <w:t>“</w:t>
      </w:r>
      <w:r w:rsidRPr="00EF7540">
        <w:t>.</w:t>
      </w:r>
      <w:proofErr w:type="spellStart"/>
      <w:r w:rsidRPr="00EF7540">
        <w:t>groupby</w:t>
      </w:r>
      <w:proofErr w:type="spellEnd"/>
      <w:proofErr w:type="gramEnd"/>
      <w:r w:rsidRPr="00EF7540">
        <w:t>()</w:t>
      </w:r>
      <w:r w:rsidR="00440D5D">
        <w:t>”</w:t>
      </w:r>
      <w:r w:rsidRPr="00EF7540">
        <w:t xml:space="preserve"> </w:t>
      </w:r>
      <w:r w:rsidR="00440D5D">
        <w:t>a visual</w:t>
      </w:r>
      <w:r w:rsidRPr="00EF7540">
        <w:t xml:space="preserve"> representation </w:t>
      </w:r>
      <w:r w:rsidR="00440D5D">
        <w:t xml:space="preserve">is created </w:t>
      </w:r>
      <w:r w:rsidRPr="00EF7540">
        <w:t>of the differences in feature values among the species</w:t>
      </w:r>
      <w:r w:rsidR="00440D5D">
        <w:t>.</w:t>
      </w:r>
      <w:r w:rsidRPr="00EF7540">
        <w:t xml:space="preserve"> </w:t>
      </w:r>
    </w:p>
    <w:p w14:paraId="367BF2D9" w14:textId="5920044A" w:rsidR="00676E15" w:rsidRPr="00EF7540" w:rsidRDefault="00676E15" w:rsidP="00676E15">
      <w:r w:rsidRPr="00EF7540">
        <w:t>Finally, a correlation matrix</w:t>
      </w:r>
      <w:r w:rsidR="00440D5D">
        <w:t xml:space="preserve"> was </w:t>
      </w:r>
      <w:r w:rsidR="00440D5D" w:rsidRPr="00EF7540">
        <w:t>genera</w:t>
      </w:r>
      <w:r w:rsidR="00440D5D">
        <w:t>ted</w:t>
      </w:r>
      <w:r w:rsidRPr="00EF7540">
        <w:t xml:space="preserve"> using Pandas' </w:t>
      </w:r>
      <w:proofErr w:type="gramStart"/>
      <w:r w:rsidR="00440D5D">
        <w:t>“</w:t>
      </w:r>
      <w:r w:rsidRPr="00EF7540">
        <w:t>.</w:t>
      </w:r>
      <w:proofErr w:type="spellStart"/>
      <w:r w:rsidRPr="00EF7540">
        <w:t>corr</w:t>
      </w:r>
      <w:proofErr w:type="spellEnd"/>
      <w:proofErr w:type="gramEnd"/>
      <w:r w:rsidRPr="00EF7540">
        <w:t>()</w:t>
      </w:r>
      <w:r w:rsidR="00440D5D">
        <w:t>”</w:t>
      </w:r>
      <w:r w:rsidRPr="00EF7540">
        <w:t xml:space="preserve"> method and it w</w:t>
      </w:r>
      <w:r w:rsidR="00440D5D">
        <w:t>as visualized using</w:t>
      </w:r>
      <w:r w:rsidRPr="00EF7540">
        <w:t xml:space="preserve"> Seaborn's</w:t>
      </w:r>
      <w:r w:rsidR="00440D5D">
        <w:t xml:space="preserve"> “</w:t>
      </w:r>
      <w:proofErr w:type="spellStart"/>
      <w:r w:rsidRPr="00EF7540">
        <w:t>sns.heatmap</w:t>
      </w:r>
      <w:proofErr w:type="spellEnd"/>
      <w:r w:rsidR="00440D5D">
        <w:t>.</w:t>
      </w:r>
      <w:r w:rsidRPr="00EF7540">
        <w:t xml:space="preserve"> </w:t>
      </w:r>
    </w:p>
    <w:p w14:paraId="4C20315E" w14:textId="1BCA4AFD" w:rsidR="00676E15" w:rsidRPr="00EF7540" w:rsidRDefault="00676E15" w:rsidP="00676E15">
      <w:r w:rsidRPr="00EF7540">
        <w:t xml:space="preserve">EDA is a </w:t>
      </w:r>
      <w:r w:rsidR="00440D5D">
        <w:t>critical</w:t>
      </w:r>
      <w:r w:rsidRPr="00EF7540">
        <w:t xml:space="preserve"> machine learning </w:t>
      </w:r>
      <w:r w:rsidR="00440D5D">
        <w:t>principles &amp; their application in AI</w:t>
      </w:r>
      <w:r w:rsidRPr="00EF7540">
        <w:t xml:space="preserve">, as it helps to identify potential issues with the data, such as missing values, outliers, or imbalanced classes, which can adversely affect the performance of AI models </w:t>
      </w:r>
      <w:r w:rsidR="00EF7540" w:rsidRPr="00EF7540">
        <w:fldChar w:fldCharType="begin"/>
      </w:r>
      <w:r w:rsidR="00EF7540" w:rsidRPr="00EF7540">
        <w:instrText xml:space="preserve"> ADDIN ZOTERO_ITEM CSL_CITATION {"citationID":"IDZS43rO","properties":{"formattedCitation":"({\\i{}Pyle, D. (1999) Data Preparation for Data Mining. Morgan Kaufmann Publishers, California. - References - Scientific Research Publishing}, no date)","plainCitation":"(Pyle, D. (1999) Data Preparation for Data Mining. Morgan Kaufmann Publishers, California. - References - Scientific Research Publishing, no date)","noteIndex":0},"citationItems":[{"id":67,"uris":["http://zotero.org/users/15492007/items/GKWZA2HR"],"itemData":{"id":67,"type":"webpage","title":"Pyle, D. (1999) Data Preparation for Data Mining. Morgan Kaufmann Publishers, California. - References - Scientific Research Publishing","URL":"https://www.scirp.org/reference/referencespapers?referenceid=1863384","accessed":{"date-parts":[["2024",10,31]]}}}],"schema":"https://github.com/citation-style-language/schema/raw/master/csl-citation.json"} </w:instrText>
      </w:r>
      <w:r w:rsidR="00EF7540" w:rsidRPr="00EF7540">
        <w:fldChar w:fldCharType="separate"/>
      </w:r>
      <w:r w:rsidR="00EF7540" w:rsidRPr="00EF7540">
        <w:rPr>
          <w:rFonts w:ascii="Aptos" w:hAnsi="Aptos" w:cs="Times New Roman"/>
          <w:kern w:val="0"/>
        </w:rPr>
        <w:t>(</w:t>
      </w:r>
      <w:r w:rsidR="00EF7540" w:rsidRPr="00EF7540">
        <w:rPr>
          <w:rFonts w:ascii="Aptos" w:hAnsi="Aptos" w:cs="Times New Roman"/>
          <w:i/>
          <w:iCs/>
          <w:kern w:val="0"/>
        </w:rPr>
        <w:t>Pyle, D. (1999</w:t>
      </w:r>
      <w:r w:rsidR="00EF7540" w:rsidRPr="00EF7540">
        <w:rPr>
          <w:rFonts w:ascii="Aptos" w:hAnsi="Aptos" w:cs="Times New Roman"/>
          <w:kern w:val="0"/>
        </w:rPr>
        <w:t>)</w:t>
      </w:r>
      <w:r w:rsidR="00EF7540" w:rsidRPr="00EF7540">
        <w:fldChar w:fldCharType="end"/>
      </w:r>
      <w:r w:rsidRPr="00EF7540">
        <w:t xml:space="preserve">. </w:t>
      </w:r>
      <w:r w:rsidR="00440D5D">
        <w:t xml:space="preserve">This is also a common theme noticed through all questions above. Another thing of note is </w:t>
      </w:r>
      <w:r w:rsidRPr="00EF7540">
        <w:t xml:space="preserve">EDA enables data scientists to gain valuable insights into the data, which can inform feature engineering, feature selection, and the choice of appropriate algorithms and </w:t>
      </w:r>
      <w:proofErr w:type="spellStart"/>
      <w:r w:rsidRPr="00EF7540">
        <w:t>modeling</w:t>
      </w:r>
      <w:proofErr w:type="spellEnd"/>
      <w:r w:rsidRPr="00EF7540">
        <w:t xml:space="preserve"> techniques </w:t>
      </w:r>
      <w:r w:rsidR="00A8517E" w:rsidRPr="00EF7540">
        <w:fldChar w:fldCharType="begin"/>
      </w:r>
      <w:r w:rsidR="00C77648" w:rsidRPr="00EF7540">
        <w:instrText xml:space="preserve"> ADDIN ZOTERO_ITEM CSL_CITATION {"citationID":"NAbiKIKi","properties":{"formattedCitation":"(Serey {\\i{}et al.}, 2021)","plainCitation":"(Serey et al., 2021)","noteIndex":0},"citationItems":[{"id":51,"uris":["http://zotero.org/users/15492007/items/WSLQJGQK"],"itemData":{"id":51,"type":"article-journal","abstract":"This study analyses the main challenges, trends, technological approaches, and artificial intelligence methods developed by new researchers and professionals in the field of machine learning, with an emphasis on the most outstanding and relevant works to date. This literature review evaluates the main methodological contributions of artificial intelligence through machine learning. The methodology used to study the documents was content analysis; the basic terminology of the study corresponds to machine learning, artificial intelligence, and big data between the years 2017 and 2021. For this study, we selected 181 references, of which 120 are part of the literature review. The conceptual framework includes 12 categories, four groups, and eight subgroups. The study of data management using AI methodologies presents symmetry in the four machine learning groups: supervised learning, unsupervised learning, semi-supervised learning, and reinforced learning. Furthermore, the artificial intelligence methods with more symmetry in all groups are artificial neural networks, Support Vector Machines, K-means, and Bayesian Methods. Finally, five research avenues are presented to improve the prediction of machine learning.","container-title":"Symmetry","DOI":"10.3390/sym13112040","ISSN":"2073-8994","issue":"11","language":"en","license":"http://creativecommons.org/licenses/by/3.0/","note":"number: 11\npublisher: Multidisciplinary Digital Publishing Institute","page":"2040","source":"www.mdpi.com","title":"Artificial Intelligence Methodologies for Data Management","volume":"13","author":[{"family":"Serey","given":"Joel"},{"family":"Quezada","given":"Luis"},{"family":"Alfaro","given":"Miguel"},{"family":"Fuertes","given":"Guillermo"},{"family":"Vargas","given":"Manuel"},{"family":"Ternero","given":"Rodrigo"},{"family":"Sabattin","given":"Jorge"},{"family":"Duran","given":"Claudia"},{"family":"Gutierrez","given":"Sebastian"}],"issued":{"date-parts":[["2021",11]]}}}],"schema":"https://github.com/citation-style-language/schema/raw/master/csl-citation.json"} </w:instrText>
      </w:r>
      <w:r w:rsidR="00A8517E" w:rsidRPr="00EF7540">
        <w:fldChar w:fldCharType="separate"/>
      </w:r>
      <w:r w:rsidR="00A8517E" w:rsidRPr="00EF7540">
        <w:rPr>
          <w:rFonts w:ascii="Aptos" w:hAnsi="Aptos" w:cs="Times New Roman"/>
          <w:kern w:val="0"/>
        </w:rPr>
        <w:t xml:space="preserve">(Serey </w:t>
      </w:r>
      <w:r w:rsidR="00A8517E" w:rsidRPr="00EF7540">
        <w:rPr>
          <w:rFonts w:ascii="Aptos" w:hAnsi="Aptos" w:cs="Times New Roman"/>
          <w:i/>
          <w:iCs/>
          <w:kern w:val="0"/>
        </w:rPr>
        <w:t>et al.</w:t>
      </w:r>
      <w:r w:rsidR="00A8517E" w:rsidRPr="00EF7540">
        <w:rPr>
          <w:rFonts w:ascii="Aptos" w:hAnsi="Aptos" w:cs="Times New Roman"/>
          <w:kern w:val="0"/>
        </w:rPr>
        <w:t>, 2021)</w:t>
      </w:r>
      <w:r w:rsidR="00A8517E" w:rsidRPr="00EF7540">
        <w:fldChar w:fldCharType="end"/>
      </w:r>
      <w:r w:rsidR="00A8517E" w:rsidRPr="00EF7540">
        <w:t>.</w:t>
      </w:r>
    </w:p>
    <w:p w14:paraId="0A12C861" w14:textId="1C4700D1" w:rsidR="00676E15" w:rsidRPr="00EF7540" w:rsidRDefault="00676E15" w:rsidP="00676E15">
      <w:r w:rsidRPr="00EF7540">
        <w:t xml:space="preserve">Throughout the EDA process, it is essential to follow best practices in data exploration and visualization, as outlined by </w:t>
      </w:r>
      <w:r w:rsidR="00EF7540" w:rsidRPr="00EF7540">
        <w:fldChar w:fldCharType="begin"/>
      </w:r>
      <w:r w:rsidR="00EF7540" w:rsidRPr="00EF7540">
        <w:instrText xml:space="preserve"> ADDIN ZOTERO_ITEM CSL_CITATION {"citationID":"3C9QliO2","properties":{"formattedCitation":"(\\uc0\\u8216{}Exploratory Data Analysis\\uc0\\u8217{}, 2008)","plainCitation":"(‘Exploratory Data Analysis’, 2008)","noteIndex":0},"citationItems":[{"id":71,"uris":["http://zotero.org/users/15492007/items/9NCWVK3Y"],"itemData":{"id":71,"type":"chapter","container-title":"The Concise Encyclopedia of Statistics","event-place":"New York, NY","ISBN":"978-0-387-32833-1","language":"en","note":"DOI: 10.1007/978-0-387-32833-1_136","page":"192-194","publisher":"Springer","publisher-place":"New York, NY","source":"Springer Link","title":"Exploratory Data Analysis","URL":"https://doi.org/10.1007/978-0-387-32833-1_136","accessed":{"date-parts":[["2024",10,31]]},"issued":{"date-parts":[["2008"]]}}}],"schema":"https://github.com/citation-style-language/schema/raw/master/csl-citation.json"} </w:instrText>
      </w:r>
      <w:r w:rsidR="00EF7540" w:rsidRPr="00EF7540">
        <w:fldChar w:fldCharType="separate"/>
      </w:r>
      <w:r w:rsidR="00EF7540" w:rsidRPr="00EF7540">
        <w:rPr>
          <w:rFonts w:ascii="Aptos" w:hAnsi="Aptos" w:cs="Times New Roman"/>
          <w:kern w:val="0"/>
        </w:rPr>
        <w:t>(‘Exploratory Data Analysis’, 2008)</w:t>
      </w:r>
      <w:r w:rsidR="00EF7540" w:rsidRPr="00EF7540">
        <w:fldChar w:fldCharType="end"/>
      </w:r>
      <w:r w:rsidR="00EF7540" w:rsidRPr="00EF7540">
        <w:t xml:space="preserve"> </w:t>
      </w:r>
      <w:r w:rsidRPr="00EF7540">
        <w:t xml:space="preserve">to gain valuable insights and prepare the data for further analysis or </w:t>
      </w:r>
      <w:proofErr w:type="spellStart"/>
      <w:r w:rsidRPr="00EF7540">
        <w:t>modeling</w:t>
      </w:r>
      <w:proofErr w:type="spellEnd"/>
      <w:r w:rsidRPr="00EF7540">
        <w:t>.</w:t>
      </w:r>
    </w:p>
    <w:p w14:paraId="4CB20413" w14:textId="77777777" w:rsidR="00D9156D" w:rsidRPr="004D715F" w:rsidRDefault="00D9156D" w:rsidP="004B4E28"/>
    <w:p w14:paraId="6534028E" w14:textId="652868BB" w:rsidR="004B4E28" w:rsidRDefault="00D9156D" w:rsidP="004B4E28">
      <w:pPr>
        <w:pStyle w:val="Heading1"/>
        <w:rPr>
          <w:sz w:val="24"/>
          <w:szCs w:val="24"/>
        </w:rPr>
      </w:pPr>
      <w:bookmarkStart w:id="6" w:name="_Toc181309418"/>
      <w:r>
        <w:rPr>
          <w:sz w:val="24"/>
          <w:szCs w:val="24"/>
        </w:rPr>
        <w:lastRenderedPageBreak/>
        <w:t>References</w:t>
      </w:r>
      <w:bookmarkEnd w:id="6"/>
    </w:p>
    <w:p w14:paraId="38D1E1F4" w14:textId="5E06C5D8" w:rsidR="00973D5D" w:rsidRPr="00973D5D" w:rsidRDefault="008A3B6D" w:rsidP="00973D5D">
      <w:pPr>
        <w:pStyle w:val="Bibliography"/>
        <w:rPr>
          <w:rFonts w:ascii="Aptos" w:hAnsi="Aptos"/>
        </w:rPr>
      </w:pPr>
      <w:r>
        <w:fldChar w:fldCharType="begin"/>
      </w:r>
      <w:r w:rsidR="002A766A">
        <w:instrText xml:space="preserve"> ADDIN ZOTERO_BIBL {"uncited":[],"omitted":[],"custom":[]} CSL_BIBLIOGRAPHY </w:instrText>
      </w:r>
      <w:r>
        <w:fldChar w:fldCharType="separate"/>
      </w:r>
      <w:r w:rsidR="00973D5D" w:rsidRPr="00973D5D">
        <w:rPr>
          <w:rFonts w:ascii="Aptos" w:hAnsi="Aptos"/>
          <w:i/>
          <w:iCs/>
        </w:rPr>
        <w:t xml:space="preserve">Applied Predictive </w:t>
      </w:r>
      <w:proofErr w:type="spellStart"/>
      <w:r w:rsidR="00973D5D" w:rsidRPr="00973D5D">
        <w:rPr>
          <w:rFonts w:ascii="Aptos" w:hAnsi="Aptos"/>
          <w:i/>
          <w:iCs/>
        </w:rPr>
        <w:t>Modeling</w:t>
      </w:r>
      <w:proofErr w:type="spellEnd"/>
      <w:r w:rsidR="00973D5D" w:rsidRPr="00973D5D">
        <w:rPr>
          <w:rFonts w:ascii="Aptos" w:hAnsi="Aptos"/>
          <w:i/>
          <w:iCs/>
        </w:rPr>
        <w:t xml:space="preserve"> | SpringerLink</w:t>
      </w:r>
      <w:r w:rsidR="00973D5D" w:rsidRPr="00973D5D">
        <w:rPr>
          <w:rFonts w:ascii="Aptos" w:hAnsi="Aptos"/>
        </w:rPr>
        <w:t xml:space="preserve"> (no date). Available at: </w:t>
      </w:r>
      <w:proofErr w:type="gramStart"/>
      <w:r w:rsidR="00973D5D" w:rsidRPr="00973D5D">
        <w:rPr>
          <w:rFonts w:ascii="Aptos" w:hAnsi="Aptos"/>
        </w:rPr>
        <w:t>https://link.springer.com/book/10.1007/978-1-4614-6849-3 .</w:t>
      </w:r>
      <w:proofErr w:type="gramEnd"/>
    </w:p>
    <w:p w14:paraId="66D62382" w14:textId="65435C84" w:rsidR="00973D5D" w:rsidRPr="00973D5D" w:rsidRDefault="00973D5D" w:rsidP="00973D5D">
      <w:pPr>
        <w:pStyle w:val="Bibliography"/>
        <w:rPr>
          <w:rFonts w:ascii="Aptos" w:hAnsi="Aptos"/>
        </w:rPr>
      </w:pPr>
      <w:r w:rsidRPr="00973D5D">
        <w:rPr>
          <w:rFonts w:ascii="Aptos" w:hAnsi="Aptos"/>
          <w:i/>
          <w:iCs/>
        </w:rPr>
        <w:t>Database System Concepts - 7th edition</w:t>
      </w:r>
      <w:r w:rsidRPr="00973D5D">
        <w:rPr>
          <w:rFonts w:ascii="Aptos" w:hAnsi="Aptos"/>
        </w:rPr>
        <w:t xml:space="preserve"> (no date). Available at: https://db-book.com/.</w:t>
      </w:r>
    </w:p>
    <w:p w14:paraId="401D1236" w14:textId="77777777" w:rsidR="00973D5D" w:rsidRPr="00973D5D" w:rsidRDefault="00973D5D" w:rsidP="00973D5D">
      <w:pPr>
        <w:pStyle w:val="Bibliography"/>
        <w:rPr>
          <w:rFonts w:ascii="Aptos" w:hAnsi="Aptos"/>
        </w:rPr>
      </w:pPr>
      <w:r w:rsidRPr="00973D5D">
        <w:rPr>
          <w:rFonts w:ascii="Aptos" w:hAnsi="Aptos"/>
        </w:rPr>
        <w:t xml:space="preserve">Domingos, P. (2012) ‘A few useful things to know about machine learning’, </w:t>
      </w:r>
      <w:r w:rsidRPr="00973D5D">
        <w:rPr>
          <w:rFonts w:ascii="Aptos" w:hAnsi="Aptos"/>
          <w:i/>
          <w:iCs/>
        </w:rPr>
        <w:t>Commun. ACM</w:t>
      </w:r>
      <w:r w:rsidRPr="00973D5D">
        <w:rPr>
          <w:rFonts w:ascii="Aptos" w:hAnsi="Aptos"/>
        </w:rPr>
        <w:t>, 55(10), pp. 78–87. Available at: https://doi.org/10.1145/2347736.2347755.</w:t>
      </w:r>
    </w:p>
    <w:p w14:paraId="36506F3E" w14:textId="77777777" w:rsidR="00973D5D" w:rsidRPr="00973D5D" w:rsidRDefault="00973D5D" w:rsidP="00973D5D">
      <w:pPr>
        <w:pStyle w:val="Bibliography"/>
        <w:rPr>
          <w:rFonts w:ascii="Aptos" w:hAnsi="Aptos"/>
        </w:rPr>
      </w:pPr>
      <w:r w:rsidRPr="00973D5D">
        <w:rPr>
          <w:rFonts w:ascii="Aptos" w:hAnsi="Aptos"/>
        </w:rPr>
        <w:t xml:space="preserve">‘Exploratory Data Analysis’ (2008) in </w:t>
      </w:r>
      <w:r w:rsidRPr="00973D5D">
        <w:rPr>
          <w:rFonts w:ascii="Aptos" w:hAnsi="Aptos"/>
          <w:i/>
          <w:iCs/>
        </w:rPr>
        <w:t xml:space="preserve">The Concise </w:t>
      </w:r>
      <w:proofErr w:type="spellStart"/>
      <w:r w:rsidRPr="00973D5D">
        <w:rPr>
          <w:rFonts w:ascii="Aptos" w:hAnsi="Aptos"/>
          <w:i/>
          <w:iCs/>
        </w:rPr>
        <w:t>Encyclopedia</w:t>
      </w:r>
      <w:proofErr w:type="spellEnd"/>
      <w:r w:rsidRPr="00973D5D">
        <w:rPr>
          <w:rFonts w:ascii="Aptos" w:hAnsi="Aptos"/>
          <w:i/>
          <w:iCs/>
        </w:rPr>
        <w:t xml:space="preserve"> of Statistics</w:t>
      </w:r>
      <w:r w:rsidRPr="00973D5D">
        <w:rPr>
          <w:rFonts w:ascii="Aptos" w:hAnsi="Aptos"/>
        </w:rPr>
        <w:t>. New York, NY: Springer, pp. 192–194. Available at: https://doi.org/10.1007/978-0-387-32833-1_136.</w:t>
      </w:r>
    </w:p>
    <w:p w14:paraId="46C87E41" w14:textId="34DEC4E8" w:rsidR="00973D5D" w:rsidRPr="00973D5D" w:rsidRDefault="00973D5D" w:rsidP="00973D5D">
      <w:pPr>
        <w:pStyle w:val="Bibliography"/>
        <w:rPr>
          <w:rFonts w:ascii="Aptos" w:hAnsi="Aptos"/>
        </w:rPr>
      </w:pPr>
      <w:r w:rsidRPr="00973D5D">
        <w:rPr>
          <w:rFonts w:ascii="Aptos" w:hAnsi="Aptos"/>
          <w:i/>
          <w:iCs/>
        </w:rPr>
        <w:t xml:space="preserve">Introduction to Machine Learning with </w:t>
      </w:r>
      <w:proofErr w:type="gramStart"/>
      <w:r w:rsidRPr="00973D5D">
        <w:rPr>
          <w:rFonts w:ascii="Aptos" w:hAnsi="Aptos"/>
          <w:i/>
          <w:iCs/>
        </w:rPr>
        <w:t>Python[</w:t>
      </w:r>
      <w:proofErr w:type="gramEnd"/>
      <w:r w:rsidRPr="00973D5D">
        <w:rPr>
          <w:rFonts w:ascii="Aptos" w:hAnsi="Aptos"/>
          <w:i/>
          <w:iCs/>
        </w:rPr>
        <w:t>Book]</w:t>
      </w:r>
      <w:r w:rsidRPr="00973D5D">
        <w:rPr>
          <w:rFonts w:ascii="Aptos" w:hAnsi="Aptos"/>
        </w:rPr>
        <w:t xml:space="preserve"> (no date). Available at: </w:t>
      </w:r>
      <w:proofErr w:type="gramStart"/>
      <w:r w:rsidRPr="00973D5D">
        <w:rPr>
          <w:rFonts w:ascii="Aptos" w:hAnsi="Aptos"/>
        </w:rPr>
        <w:t>https://www.oreilly.com/library/view/introduction-to-machine/9781449369880/ .</w:t>
      </w:r>
      <w:proofErr w:type="gramEnd"/>
    </w:p>
    <w:p w14:paraId="14A07090" w14:textId="4C88D52F" w:rsidR="00973D5D" w:rsidRPr="00973D5D" w:rsidRDefault="00973D5D" w:rsidP="00973D5D">
      <w:pPr>
        <w:pStyle w:val="Bibliography"/>
        <w:rPr>
          <w:rFonts w:ascii="Aptos" w:hAnsi="Aptos"/>
        </w:rPr>
      </w:pPr>
      <w:r w:rsidRPr="00973D5D">
        <w:rPr>
          <w:rFonts w:ascii="Aptos" w:hAnsi="Aptos"/>
          <w:i/>
          <w:iCs/>
        </w:rPr>
        <w:t xml:space="preserve">Learning Python, 5th </w:t>
      </w:r>
      <w:proofErr w:type="gramStart"/>
      <w:r w:rsidRPr="00973D5D">
        <w:rPr>
          <w:rFonts w:ascii="Aptos" w:hAnsi="Aptos"/>
          <w:i/>
          <w:iCs/>
        </w:rPr>
        <w:t>Edition[</w:t>
      </w:r>
      <w:proofErr w:type="gramEnd"/>
      <w:r w:rsidRPr="00973D5D">
        <w:rPr>
          <w:rFonts w:ascii="Aptos" w:hAnsi="Aptos"/>
          <w:i/>
          <w:iCs/>
        </w:rPr>
        <w:t>Book]</w:t>
      </w:r>
      <w:r w:rsidRPr="00973D5D">
        <w:rPr>
          <w:rFonts w:ascii="Aptos" w:hAnsi="Aptos"/>
        </w:rPr>
        <w:t xml:space="preserve"> (no date). Available at: </w:t>
      </w:r>
      <w:proofErr w:type="gramStart"/>
      <w:r w:rsidRPr="00973D5D">
        <w:rPr>
          <w:rFonts w:ascii="Aptos" w:hAnsi="Aptos"/>
        </w:rPr>
        <w:t>https://www.oreilly.com/library/view/learning-python-5th/9781449355722/ .</w:t>
      </w:r>
      <w:proofErr w:type="gramEnd"/>
    </w:p>
    <w:p w14:paraId="6A0AFBD5" w14:textId="034BBE3B" w:rsidR="00973D5D" w:rsidRPr="00973D5D" w:rsidRDefault="00973D5D" w:rsidP="00973D5D">
      <w:pPr>
        <w:pStyle w:val="Bibliography"/>
        <w:rPr>
          <w:rFonts w:ascii="Aptos" w:hAnsi="Aptos"/>
        </w:rPr>
      </w:pPr>
      <w:r w:rsidRPr="00973D5D">
        <w:rPr>
          <w:rFonts w:ascii="Aptos" w:hAnsi="Aptos"/>
          <w:i/>
          <w:iCs/>
        </w:rPr>
        <w:t>(PDF) Data Preprocessing for Supervised Learning</w:t>
      </w:r>
      <w:r w:rsidRPr="00973D5D">
        <w:rPr>
          <w:rFonts w:ascii="Aptos" w:hAnsi="Aptos"/>
        </w:rPr>
        <w:t xml:space="preserve"> (no date). Available at: </w:t>
      </w:r>
      <w:proofErr w:type="gramStart"/>
      <w:r w:rsidRPr="00973D5D">
        <w:rPr>
          <w:rFonts w:ascii="Aptos" w:hAnsi="Aptos"/>
        </w:rPr>
        <w:t>https://www.researchgate.net/publication/228084519_Data_Preprocessing_for_Supervised_Learning .</w:t>
      </w:r>
      <w:proofErr w:type="gramEnd"/>
    </w:p>
    <w:p w14:paraId="426C0B12" w14:textId="60E8C790" w:rsidR="00973D5D" w:rsidRPr="00973D5D" w:rsidRDefault="00973D5D" w:rsidP="00973D5D">
      <w:pPr>
        <w:pStyle w:val="Bibliography"/>
        <w:rPr>
          <w:rFonts w:ascii="Aptos" w:hAnsi="Aptos"/>
        </w:rPr>
      </w:pPr>
      <w:r w:rsidRPr="00973D5D">
        <w:rPr>
          <w:rFonts w:ascii="Aptos" w:hAnsi="Aptos"/>
          <w:i/>
          <w:iCs/>
        </w:rPr>
        <w:t>Pyle, D. (1999) Data Preparation for Data Mining. Morgan Kaufmann Publishers, California. - References - Scientific Research Publishing</w:t>
      </w:r>
      <w:r w:rsidRPr="00973D5D">
        <w:rPr>
          <w:rFonts w:ascii="Aptos" w:hAnsi="Aptos"/>
        </w:rPr>
        <w:t xml:space="preserve"> (no date). Available at: </w:t>
      </w:r>
      <w:proofErr w:type="gramStart"/>
      <w:r w:rsidRPr="00973D5D">
        <w:rPr>
          <w:rFonts w:ascii="Aptos" w:hAnsi="Aptos"/>
        </w:rPr>
        <w:t>https://www.scirp.org/reference/referencespapers?referenceid=1863384 .</w:t>
      </w:r>
      <w:proofErr w:type="gramEnd"/>
    </w:p>
    <w:p w14:paraId="45F19292" w14:textId="6886C121" w:rsidR="00973D5D" w:rsidRPr="00973D5D" w:rsidRDefault="00973D5D" w:rsidP="00973D5D">
      <w:pPr>
        <w:pStyle w:val="Bibliography"/>
        <w:rPr>
          <w:rFonts w:ascii="Aptos" w:hAnsi="Aptos"/>
        </w:rPr>
      </w:pPr>
      <w:r w:rsidRPr="00973D5D">
        <w:rPr>
          <w:rFonts w:ascii="Aptos" w:hAnsi="Aptos"/>
          <w:i/>
          <w:iCs/>
        </w:rPr>
        <w:t xml:space="preserve">Python for Data Analysis: Data Wrangling with Pandas, NumPy, and </w:t>
      </w:r>
      <w:proofErr w:type="spellStart"/>
      <w:r w:rsidRPr="00973D5D">
        <w:rPr>
          <w:rFonts w:ascii="Aptos" w:hAnsi="Aptos"/>
          <w:i/>
          <w:iCs/>
        </w:rPr>
        <w:t>IPython</w:t>
      </w:r>
      <w:proofErr w:type="spellEnd"/>
      <w:r w:rsidRPr="00973D5D">
        <w:rPr>
          <w:rFonts w:ascii="Aptos" w:hAnsi="Aptos"/>
          <w:i/>
          <w:iCs/>
        </w:rPr>
        <w:t xml:space="preserve"> - Wes McKinney - Google Books</w:t>
      </w:r>
      <w:r w:rsidRPr="00973D5D">
        <w:rPr>
          <w:rFonts w:ascii="Aptos" w:hAnsi="Aptos"/>
        </w:rPr>
        <w:t xml:space="preserve"> (no date). Available at: </w:t>
      </w:r>
      <w:proofErr w:type="gramStart"/>
      <w:r w:rsidRPr="00973D5D">
        <w:rPr>
          <w:rFonts w:ascii="Aptos" w:hAnsi="Aptos"/>
        </w:rPr>
        <w:t>https://books.google.ie/books/about/Python_for_Data_Analysis.html?id=2BYfvgAACAAJ&amp;redir_esc=y .</w:t>
      </w:r>
      <w:proofErr w:type="gramEnd"/>
    </w:p>
    <w:p w14:paraId="5F90CD7E" w14:textId="77777777" w:rsidR="00973D5D" w:rsidRPr="00973D5D" w:rsidRDefault="00973D5D" w:rsidP="00973D5D">
      <w:pPr>
        <w:pStyle w:val="Bibliography"/>
        <w:rPr>
          <w:rFonts w:ascii="Aptos" w:hAnsi="Aptos"/>
        </w:rPr>
      </w:pPr>
      <w:r w:rsidRPr="00973D5D">
        <w:rPr>
          <w:rFonts w:ascii="Aptos" w:hAnsi="Aptos"/>
        </w:rPr>
        <w:t xml:space="preserve">Serey, J. </w:t>
      </w:r>
      <w:r w:rsidRPr="00973D5D">
        <w:rPr>
          <w:rFonts w:ascii="Aptos" w:hAnsi="Aptos"/>
          <w:i/>
          <w:iCs/>
        </w:rPr>
        <w:t>et al.</w:t>
      </w:r>
      <w:r w:rsidRPr="00973D5D">
        <w:rPr>
          <w:rFonts w:ascii="Aptos" w:hAnsi="Aptos"/>
        </w:rPr>
        <w:t xml:space="preserve"> (2021) ‘Artificial Intelligence Methodologies for Data Management’, </w:t>
      </w:r>
      <w:r w:rsidRPr="00973D5D">
        <w:rPr>
          <w:rFonts w:ascii="Aptos" w:hAnsi="Aptos"/>
          <w:i/>
          <w:iCs/>
        </w:rPr>
        <w:t>Symmetry</w:t>
      </w:r>
      <w:r w:rsidRPr="00973D5D">
        <w:rPr>
          <w:rFonts w:ascii="Aptos" w:hAnsi="Aptos"/>
        </w:rPr>
        <w:t>, 13(11), p. 2040. Available at: https://doi.org/10.3390/sym13112040.</w:t>
      </w:r>
    </w:p>
    <w:p w14:paraId="51284E89" w14:textId="77777777" w:rsidR="00973D5D" w:rsidRPr="00973D5D" w:rsidRDefault="00973D5D" w:rsidP="00973D5D">
      <w:pPr>
        <w:pStyle w:val="Bibliography"/>
        <w:rPr>
          <w:rFonts w:ascii="Aptos" w:hAnsi="Aptos"/>
        </w:rPr>
      </w:pPr>
      <w:r w:rsidRPr="00973D5D">
        <w:rPr>
          <w:rFonts w:ascii="Aptos" w:hAnsi="Aptos"/>
        </w:rPr>
        <w:t xml:space="preserve">Smith, S. (2003) </w:t>
      </w:r>
      <w:r w:rsidRPr="00973D5D">
        <w:rPr>
          <w:rFonts w:ascii="Aptos" w:hAnsi="Aptos"/>
          <w:i/>
          <w:iCs/>
        </w:rPr>
        <w:t>Digital Signal Processing: A Practical Guide for Engineers and Scientists</w:t>
      </w:r>
      <w:r w:rsidRPr="00973D5D">
        <w:rPr>
          <w:rFonts w:ascii="Aptos" w:hAnsi="Aptos"/>
        </w:rPr>
        <w:t xml:space="preserve">. </w:t>
      </w:r>
      <w:proofErr w:type="spellStart"/>
      <w:r w:rsidRPr="00973D5D">
        <w:rPr>
          <w:rFonts w:ascii="Aptos" w:hAnsi="Aptos"/>
        </w:rPr>
        <w:t>Newnes</w:t>
      </w:r>
      <w:proofErr w:type="spellEnd"/>
      <w:r w:rsidRPr="00973D5D">
        <w:rPr>
          <w:rFonts w:ascii="Aptos" w:hAnsi="Aptos"/>
        </w:rPr>
        <w:t>.</w:t>
      </w:r>
    </w:p>
    <w:p w14:paraId="1259CFF7" w14:textId="376078CD" w:rsidR="00973D5D" w:rsidRPr="00973D5D" w:rsidRDefault="00973D5D" w:rsidP="00973D5D">
      <w:pPr>
        <w:pStyle w:val="Bibliography"/>
        <w:rPr>
          <w:rFonts w:ascii="Aptos" w:hAnsi="Aptos"/>
        </w:rPr>
      </w:pPr>
      <w:r w:rsidRPr="00973D5D">
        <w:rPr>
          <w:rFonts w:ascii="Aptos" w:hAnsi="Aptos"/>
          <w:i/>
          <w:iCs/>
        </w:rPr>
        <w:t>THE USE OF MULTIPLE MEASUREMENTS IN TAXONOMIC PROBLEMS - FISHER - 1936 - Annals of Eugenics - Wiley Online Library</w:t>
      </w:r>
      <w:r w:rsidRPr="00973D5D">
        <w:rPr>
          <w:rFonts w:ascii="Aptos" w:hAnsi="Aptos"/>
        </w:rPr>
        <w:t xml:space="preserve"> (no date). Available at: https://onlinelibrary.wiley.com/doi/10.1111/j.1469-1809.1936.tb02137.x.</w:t>
      </w:r>
    </w:p>
    <w:p w14:paraId="1752DD14" w14:textId="1ED5838C" w:rsidR="004B4E28" w:rsidRDefault="008A3B6D" w:rsidP="004B4E28">
      <w:r>
        <w:fldChar w:fldCharType="end"/>
      </w:r>
    </w:p>
    <w:p w14:paraId="0BE9B4BC" w14:textId="77777777" w:rsidR="008D48FA" w:rsidRDefault="008D48FA" w:rsidP="004B4E28"/>
    <w:p w14:paraId="23D0387C" w14:textId="77777777" w:rsidR="00EF7540" w:rsidRDefault="00EF7540" w:rsidP="004B4E28"/>
    <w:p w14:paraId="25916A71" w14:textId="77777777" w:rsidR="008D48FA" w:rsidRDefault="008D48FA" w:rsidP="004B4E28"/>
    <w:p w14:paraId="5CBFE731" w14:textId="1221E210" w:rsidR="008D48FA" w:rsidRDefault="008D48FA" w:rsidP="008D48FA">
      <w:pPr>
        <w:pStyle w:val="Heading1"/>
        <w:rPr>
          <w:sz w:val="24"/>
          <w:szCs w:val="24"/>
        </w:rPr>
      </w:pPr>
      <w:bookmarkStart w:id="7" w:name="_Toc181309419"/>
      <w:r>
        <w:rPr>
          <w:sz w:val="24"/>
          <w:szCs w:val="24"/>
        </w:rPr>
        <w:lastRenderedPageBreak/>
        <w:t xml:space="preserve">Appendix - </w:t>
      </w:r>
      <w:r>
        <w:rPr>
          <w:sz w:val="24"/>
          <w:szCs w:val="24"/>
        </w:rPr>
        <w:t>Q</w:t>
      </w:r>
      <w:r>
        <w:rPr>
          <w:sz w:val="24"/>
          <w:szCs w:val="24"/>
        </w:rPr>
        <w:t>1 Code</w:t>
      </w:r>
      <w:bookmarkEnd w:id="7"/>
    </w:p>
    <w:p w14:paraId="06A6F5C3" w14:textId="2B7E14D8" w:rsidR="008D48FA" w:rsidRDefault="001D3C83" w:rsidP="004B4E28">
      <w:r w:rsidRPr="001D3C83">
        <w:drawing>
          <wp:inline distT="0" distB="0" distL="0" distR="0" wp14:anchorId="1EF27471" wp14:editId="44098BBE">
            <wp:extent cx="5731510" cy="3545205"/>
            <wp:effectExtent l="0" t="0" r="2540" b="0"/>
            <wp:docPr id="50090079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900795" name="Picture 1" descr="A screenshot of a computer program&#10;&#10;Description automatically generated"/>
                    <pic:cNvPicPr/>
                  </pic:nvPicPr>
                  <pic:blipFill>
                    <a:blip r:embed="rId10"/>
                    <a:stretch>
                      <a:fillRect/>
                    </a:stretch>
                  </pic:blipFill>
                  <pic:spPr>
                    <a:xfrm>
                      <a:off x="0" y="0"/>
                      <a:ext cx="5731510" cy="3545205"/>
                    </a:xfrm>
                    <a:prstGeom prst="rect">
                      <a:avLst/>
                    </a:prstGeom>
                  </pic:spPr>
                </pic:pic>
              </a:graphicData>
            </a:graphic>
          </wp:inline>
        </w:drawing>
      </w:r>
    </w:p>
    <w:p w14:paraId="2EF00295" w14:textId="3C6DAAF5" w:rsidR="008D48FA" w:rsidRDefault="001D3C83" w:rsidP="004B4E28">
      <w:r w:rsidRPr="001D3C83">
        <w:drawing>
          <wp:inline distT="0" distB="0" distL="0" distR="0" wp14:anchorId="56443A44" wp14:editId="13706CAE">
            <wp:extent cx="5731510" cy="2914650"/>
            <wp:effectExtent l="0" t="0" r="2540" b="0"/>
            <wp:docPr id="13278143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14377" name="Picture 1" descr="A screenshot of a computer&#10;&#10;Description automatically generated"/>
                    <pic:cNvPicPr/>
                  </pic:nvPicPr>
                  <pic:blipFill>
                    <a:blip r:embed="rId11"/>
                    <a:stretch>
                      <a:fillRect/>
                    </a:stretch>
                  </pic:blipFill>
                  <pic:spPr>
                    <a:xfrm>
                      <a:off x="0" y="0"/>
                      <a:ext cx="5731510" cy="2914650"/>
                    </a:xfrm>
                    <a:prstGeom prst="rect">
                      <a:avLst/>
                    </a:prstGeom>
                  </pic:spPr>
                </pic:pic>
              </a:graphicData>
            </a:graphic>
          </wp:inline>
        </w:drawing>
      </w:r>
    </w:p>
    <w:p w14:paraId="44CD713A" w14:textId="77777777" w:rsidR="003E5D02" w:rsidRDefault="003E5D02" w:rsidP="008D48FA">
      <w:pPr>
        <w:pStyle w:val="Heading1"/>
        <w:rPr>
          <w:sz w:val="24"/>
          <w:szCs w:val="24"/>
        </w:rPr>
      </w:pPr>
    </w:p>
    <w:p w14:paraId="0DE43E10" w14:textId="6E7976BF" w:rsidR="008D48FA" w:rsidRDefault="008D48FA" w:rsidP="008D48FA">
      <w:pPr>
        <w:pStyle w:val="Heading1"/>
        <w:rPr>
          <w:sz w:val="24"/>
          <w:szCs w:val="24"/>
        </w:rPr>
      </w:pPr>
      <w:bookmarkStart w:id="8" w:name="_Toc181309420"/>
      <w:r>
        <w:rPr>
          <w:sz w:val="24"/>
          <w:szCs w:val="24"/>
        </w:rPr>
        <w:t>Appendix –</w:t>
      </w:r>
      <w:r>
        <w:rPr>
          <w:sz w:val="24"/>
          <w:szCs w:val="24"/>
        </w:rPr>
        <w:t xml:space="preserve"> Q</w:t>
      </w:r>
      <w:r>
        <w:rPr>
          <w:sz w:val="24"/>
          <w:szCs w:val="24"/>
        </w:rPr>
        <w:t>2</w:t>
      </w:r>
      <w:r>
        <w:rPr>
          <w:sz w:val="24"/>
          <w:szCs w:val="24"/>
        </w:rPr>
        <w:t xml:space="preserve"> Code</w:t>
      </w:r>
      <w:bookmarkEnd w:id="8"/>
    </w:p>
    <w:p w14:paraId="565C7B12" w14:textId="69FC6597" w:rsidR="008D48FA" w:rsidRDefault="003E5D02" w:rsidP="004B4E28">
      <w:r w:rsidRPr="003E5D02">
        <w:drawing>
          <wp:inline distT="0" distB="0" distL="0" distR="0" wp14:anchorId="12D25090" wp14:editId="2B89B6C4">
            <wp:extent cx="5731510" cy="6732905"/>
            <wp:effectExtent l="0" t="0" r="2540" b="0"/>
            <wp:docPr id="187173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32507" name=""/>
                    <pic:cNvPicPr/>
                  </pic:nvPicPr>
                  <pic:blipFill>
                    <a:blip r:embed="rId12"/>
                    <a:stretch>
                      <a:fillRect/>
                    </a:stretch>
                  </pic:blipFill>
                  <pic:spPr>
                    <a:xfrm>
                      <a:off x="0" y="0"/>
                      <a:ext cx="5731510" cy="6732905"/>
                    </a:xfrm>
                    <a:prstGeom prst="rect">
                      <a:avLst/>
                    </a:prstGeom>
                  </pic:spPr>
                </pic:pic>
              </a:graphicData>
            </a:graphic>
          </wp:inline>
        </w:drawing>
      </w:r>
    </w:p>
    <w:p w14:paraId="5DCA072C" w14:textId="65417DEB" w:rsidR="003E5D02" w:rsidRDefault="003E5D02" w:rsidP="004B4E28">
      <w:r w:rsidRPr="003E5D02">
        <w:lastRenderedPageBreak/>
        <w:drawing>
          <wp:inline distT="0" distB="0" distL="0" distR="0" wp14:anchorId="1C889710" wp14:editId="3F180080">
            <wp:extent cx="5553850" cy="6449325"/>
            <wp:effectExtent l="0" t="0" r="8890" b="8890"/>
            <wp:docPr id="1299193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93621" name=""/>
                    <pic:cNvPicPr/>
                  </pic:nvPicPr>
                  <pic:blipFill>
                    <a:blip r:embed="rId13"/>
                    <a:stretch>
                      <a:fillRect/>
                    </a:stretch>
                  </pic:blipFill>
                  <pic:spPr>
                    <a:xfrm>
                      <a:off x="0" y="0"/>
                      <a:ext cx="5553850" cy="6449325"/>
                    </a:xfrm>
                    <a:prstGeom prst="rect">
                      <a:avLst/>
                    </a:prstGeom>
                  </pic:spPr>
                </pic:pic>
              </a:graphicData>
            </a:graphic>
          </wp:inline>
        </w:drawing>
      </w:r>
    </w:p>
    <w:p w14:paraId="7B096926" w14:textId="5D0F2758" w:rsidR="003E5D02" w:rsidRDefault="003E5D02" w:rsidP="004B4E28">
      <w:r w:rsidRPr="003E5D02">
        <w:lastRenderedPageBreak/>
        <w:drawing>
          <wp:inline distT="0" distB="0" distL="0" distR="0" wp14:anchorId="296533B0" wp14:editId="2A7C9CD0">
            <wp:extent cx="3572374" cy="5277587"/>
            <wp:effectExtent l="0" t="0" r="9525" b="0"/>
            <wp:docPr id="1141974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974539" name=""/>
                    <pic:cNvPicPr/>
                  </pic:nvPicPr>
                  <pic:blipFill>
                    <a:blip r:embed="rId14"/>
                    <a:stretch>
                      <a:fillRect/>
                    </a:stretch>
                  </pic:blipFill>
                  <pic:spPr>
                    <a:xfrm>
                      <a:off x="0" y="0"/>
                      <a:ext cx="3572374" cy="5277587"/>
                    </a:xfrm>
                    <a:prstGeom prst="rect">
                      <a:avLst/>
                    </a:prstGeom>
                  </pic:spPr>
                </pic:pic>
              </a:graphicData>
            </a:graphic>
          </wp:inline>
        </w:drawing>
      </w:r>
    </w:p>
    <w:p w14:paraId="079D97E0" w14:textId="77777777" w:rsidR="008D48FA" w:rsidRDefault="008D48FA" w:rsidP="004B4E28"/>
    <w:p w14:paraId="06B48901" w14:textId="2EDB69AD" w:rsidR="008D48FA" w:rsidRDefault="008D48FA" w:rsidP="008D48FA">
      <w:pPr>
        <w:pStyle w:val="Heading1"/>
        <w:rPr>
          <w:sz w:val="24"/>
          <w:szCs w:val="24"/>
        </w:rPr>
      </w:pPr>
      <w:bookmarkStart w:id="9" w:name="_Toc181309421"/>
      <w:r>
        <w:rPr>
          <w:sz w:val="24"/>
          <w:szCs w:val="24"/>
        </w:rPr>
        <w:lastRenderedPageBreak/>
        <w:t xml:space="preserve">Appendix </w:t>
      </w:r>
      <w:r>
        <w:rPr>
          <w:sz w:val="24"/>
          <w:szCs w:val="24"/>
        </w:rPr>
        <w:t>–</w:t>
      </w:r>
      <w:r>
        <w:rPr>
          <w:sz w:val="24"/>
          <w:szCs w:val="24"/>
        </w:rPr>
        <w:t xml:space="preserve"> Q</w:t>
      </w:r>
      <w:r>
        <w:rPr>
          <w:sz w:val="24"/>
          <w:szCs w:val="24"/>
        </w:rPr>
        <w:t>3</w:t>
      </w:r>
      <w:r>
        <w:rPr>
          <w:sz w:val="24"/>
          <w:szCs w:val="24"/>
        </w:rPr>
        <w:t xml:space="preserve"> Code</w:t>
      </w:r>
      <w:bookmarkEnd w:id="9"/>
    </w:p>
    <w:p w14:paraId="3478507D" w14:textId="5064FABF" w:rsidR="008D48FA" w:rsidRDefault="001D3C83" w:rsidP="004B4E28">
      <w:r w:rsidRPr="001D3C83">
        <w:drawing>
          <wp:inline distT="0" distB="0" distL="0" distR="0" wp14:anchorId="4CF46440" wp14:editId="0F023480">
            <wp:extent cx="5731510" cy="5821045"/>
            <wp:effectExtent l="0" t="0" r="2540" b="8255"/>
            <wp:docPr id="63821740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217403" name="Picture 1" descr="A screenshot of a computer program&#10;&#10;Description automatically generated"/>
                    <pic:cNvPicPr/>
                  </pic:nvPicPr>
                  <pic:blipFill>
                    <a:blip r:embed="rId15"/>
                    <a:stretch>
                      <a:fillRect/>
                    </a:stretch>
                  </pic:blipFill>
                  <pic:spPr>
                    <a:xfrm>
                      <a:off x="0" y="0"/>
                      <a:ext cx="5731510" cy="5821045"/>
                    </a:xfrm>
                    <a:prstGeom prst="rect">
                      <a:avLst/>
                    </a:prstGeom>
                  </pic:spPr>
                </pic:pic>
              </a:graphicData>
            </a:graphic>
          </wp:inline>
        </w:drawing>
      </w:r>
    </w:p>
    <w:p w14:paraId="6984D460" w14:textId="08C7AC58" w:rsidR="001D3C83" w:rsidRDefault="001D3C83" w:rsidP="004B4E28">
      <w:r w:rsidRPr="001D3C83">
        <w:lastRenderedPageBreak/>
        <w:drawing>
          <wp:inline distT="0" distB="0" distL="0" distR="0" wp14:anchorId="6F2B54E1" wp14:editId="579F54DF">
            <wp:extent cx="5649113" cy="7554379"/>
            <wp:effectExtent l="0" t="0" r="8890" b="8890"/>
            <wp:docPr id="132268266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682665" name="Picture 1" descr="A screenshot of a computer screen&#10;&#10;Description automatically generated"/>
                    <pic:cNvPicPr/>
                  </pic:nvPicPr>
                  <pic:blipFill>
                    <a:blip r:embed="rId16"/>
                    <a:stretch>
                      <a:fillRect/>
                    </a:stretch>
                  </pic:blipFill>
                  <pic:spPr>
                    <a:xfrm>
                      <a:off x="0" y="0"/>
                      <a:ext cx="5649113" cy="7554379"/>
                    </a:xfrm>
                    <a:prstGeom prst="rect">
                      <a:avLst/>
                    </a:prstGeom>
                  </pic:spPr>
                </pic:pic>
              </a:graphicData>
            </a:graphic>
          </wp:inline>
        </w:drawing>
      </w:r>
    </w:p>
    <w:p w14:paraId="04FC29D4" w14:textId="7A08DE99" w:rsidR="008D48FA" w:rsidRDefault="001D3C83" w:rsidP="004B4E28">
      <w:r w:rsidRPr="001D3C83">
        <w:lastRenderedPageBreak/>
        <w:drawing>
          <wp:inline distT="0" distB="0" distL="0" distR="0" wp14:anchorId="415080AE" wp14:editId="73078091">
            <wp:extent cx="5496692" cy="6173061"/>
            <wp:effectExtent l="0" t="0" r="8890" b="0"/>
            <wp:docPr id="153696231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962318" name="Picture 1" descr="A screenshot of a computer program&#10;&#10;Description automatically generated"/>
                    <pic:cNvPicPr/>
                  </pic:nvPicPr>
                  <pic:blipFill>
                    <a:blip r:embed="rId17"/>
                    <a:stretch>
                      <a:fillRect/>
                    </a:stretch>
                  </pic:blipFill>
                  <pic:spPr>
                    <a:xfrm>
                      <a:off x="0" y="0"/>
                      <a:ext cx="5496692" cy="6173061"/>
                    </a:xfrm>
                    <a:prstGeom prst="rect">
                      <a:avLst/>
                    </a:prstGeom>
                  </pic:spPr>
                </pic:pic>
              </a:graphicData>
            </a:graphic>
          </wp:inline>
        </w:drawing>
      </w:r>
    </w:p>
    <w:p w14:paraId="717935E0" w14:textId="028938D5" w:rsidR="00CC5913" w:rsidRDefault="00CC5913" w:rsidP="00CC5913">
      <w:pPr>
        <w:pStyle w:val="Heading1"/>
        <w:rPr>
          <w:sz w:val="24"/>
          <w:szCs w:val="24"/>
        </w:rPr>
      </w:pPr>
      <w:bookmarkStart w:id="10" w:name="_Toc181309422"/>
      <w:r>
        <w:rPr>
          <w:sz w:val="24"/>
          <w:szCs w:val="24"/>
        </w:rPr>
        <w:lastRenderedPageBreak/>
        <w:t>Appendix – Q</w:t>
      </w:r>
      <w:r>
        <w:rPr>
          <w:sz w:val="24"/>
          <w:szCs w:val="24"/>
        </w:rPr>
        <w:t>4</w:t>
      </w:r>
      <w:r>
        <w:rPr>
          <w:sz w:val="24"/>
          <w:szCs w:val="24"/>
        </w:rPr>
        <w:t xml:space="preserve"> Code</w:t>
      </w:r>
      <w:bookmarkEnd w:id="10"/>
    </w:p>
    <w:p w14:paraId="1EFA58EC" w14:textId="0D486080" w:rsidR="00CC5913" w:rsidRDefault="001D3C83" w:rsidP="004B4E28">
      <w:r w:rsidRPr="001D3C83">
        <w:drawing>
          <wp:inline distT="0" distB="0" distL="0" distR="0" wp14:anchorId="2CAABC95" wp14:editId="27270E8A">
            <wp:extent cx="5731510" cy="3804920"/>
            <wp:effectExtent l="0" t="0" r="2540" b="5080"/>
            <wp:docPr id="1974588724"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8724" name="Picture 1" descr="A computer screen shot of a black screen&#10;&#10;Description automatically generated"/>
                    <pic:cNvPicPr/>
                  </pic:nvPicPr>
                  <pic:blipFill>
                    <a:blip r:embed="rId18"/>
                    <a:stretch>
                      <a:fillRect/>
                    </a:stretch>
                  </pic:blipFill>
                  <pic:spPr>
                    <a:xfrm>
                      <a:off x="0" y="0"/>
                      <a:ext cx="5731510" cy="3804920"/>
                    </a:xfrm>
                    <a:prstGeom prst="rect">
                      <a:avLst/>
                    </a:prstGeom>
                  </pic:spPr>
                </pic:pic>
              </a:graphicData>
            </a:graphic>
          </wp:inline>
        </w:drawing>
      </w:r>
    </w:p>
    <w:p w14:paraId="6EB74A55" w14:textId="358C8B56" w:rsidR="00CC5913" w:rsidRDefault="001D3C83" w:rsidP="004B4E28">
      <w:r w:rsidRPr="001D3C83">
        <w:lastRenderedPageBreak/>
        <w:drawing>
          <wp:inline distT="0" distB="0" distL="0" distR="0" wp14:anchorId="6BCA4539" wp14:editId="69F23D10">
            <wp:extent cx="5731510" cy="6051550"/>
            <wp:effectExtent l="0" t="0" r="2540" b="6350"/>
            <wp:docPr id="31175739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57392" name="Picture 1" descr="A screenshot of a computer program&#10;&#10;Description automatically generated"/>
                    <pic:cNvPicPr/>
                  </pic:nvPicPr>
                  <pic:blipFill>
                    <a:blip r:embed="rId19"/>
                    <a:stretch>
                      <a:fillRect/>
                    </a:stretch>
                  </pic:blipFill>
                  <pic:spPr>
                    <a:xfrm>
                      <a:off x="0" y="0"/>
                      <a:ext cx="5731510" cy="6051550"/>
                    </a:xfrm>
                    <a:prstGeom prst="rect">
                      <a:avLst/>
                    </a:prstGeom>
                  </pic:spPr>
                </pic:pic>
              </a:graphicData>
            </a:graphic>
          </wp:inline>
        </w:drawing>
      </w:r>
    </w:p>
    <w:p w14:paraId="403E328F" w14:textId="50C0F74B" w:rsidR="001D3C83" w:rsidRDefault="001D3C83" w:rsidP="004B4E28">
      <w:r w:rsidRPr="001D3C83">
        <w:lastRenderedPageBreak/>
        <w:drawing>
          <wp:inline distT="0" distB="0" distL="0" distR="0" wp14:anchorId="3DBFA44A" wp14:editId="52996F4D">
            <wp:extent cx="3410426" cy="6754168"/>
            <wp:effectExtent l="0" t="0" r="0" b="8890"/>
            <wp:docPr id="39196363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63634" name="Picture 1" descr="A screenshot of a computer screen&#10;&#10;Description automatically generated"/>
                    <pic:cNvPicPr/>
                  </pic:nvPicPr>
                  <pic:blipFill>
                    <a:blip r:embed="rId20"/>
                    <a:stretch>
                      <a:fillRect/>
                    </a:stretch>
                  </pic:blipFill>
                  <pic:spPr>
                    <a:xfrm>
                      <a:off x="0" y="0"/>
                      <a:ext cx="3410426" cy="6754168"/>
                    </a:xfrm>
                    <a:prstGeom prst="rect">
                      <a:avLst/>
                    </a:prstGeom>
                  </pic:spPr>
                </pic:pic>
              </a:graphicData>
            </a:graphic>
          </wp:inline>
        </w:drawing>
      </w:r>
      <w:r>
        <w:t xml:space="preserve"> </w:t>
      </w:r>
      <w:r w:rsidRPr="001D3C83">
        <w:lastRenderedPageBreak/>
        <w:drawing>
          <wp:inline distT="0" distB="0" distL="0" distR="0" wp14:anchorId="15DBE784" wp14:editId="289B0AE1">
            <wp:extent cx="3734321" cy="7659169"/>
            <wp:effectExtent l="0" t="0" r="0" b="0"/>
            <wp:docPr id="17487899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8996" name="Picture 1" descr="A screenshot of a computer screen&#10;&#10;Description automatically generated"/>
                    <pic:cNvPicPr/>
                  </pic:nvPicPr>
                  <pic:blipFill>
                    <a:blip r:embed="rId21"/>
                    <a:stretch>
                      <a:fillRect/>
                    </a:stretch>
                  </pic:blipFill>
                  <pic:spPr>
                    <a:xfrm>
                      <a:off x="0" y="0"/>
                      <a:ext cx="3734321" cy="7659169"/>
                    </a:xfrm>
                    <a:prstGeom prst="rect">
                      <a:avLst/>
                    </a:prstGeom>
                  </pic:spPr>
                </pic:pic>
              </a:graphicData>
            </a:graphic>
          </wp:inline>
        </w:drawing>
      </w:r>
    </w:p>
    <w:p w14:paraId="2FC24831" w14:textId="77777777" w:rsidR="001D3C83" w:rsidRDefault="001D3C83" w:rsidP="004B4E28"/>
    <w:p w14:paraId="6555EE16" w14:textId="6BC9BF9E" w:rsidR="00CC5913" w:rsidRDefault="00CC5913" w:rsidP="00CC5913">
      <w:pPr>
        <w:pStyle w:val="Heading1"/>
        <w:rPr>
          <w:sz w:val="24"/>
          <w:szCs w:val="24"/>
        </w:rPr>
      </w:pPr>
      <w:bookmarkStart w:id="11" w:name="_Toc181309423"/>
      <w:r>
        <w:rPr>
          <w:sz w:val="24"/>
          <w:szCs w:val="24"/>
        </w:rPr>
        <w:lastRenderedPageBreak/>
        <w:t>Appendix – Q</w:t>
      </w:r>
      <w:r>
        <w:rPr>
          <w:sz w:val="24"/>
          <w:szCs w:val="24"/>
        </w:rPr>
        <w:t>5</w:t>
      </w:r>
      <w:r>
        <w:rPr>
          <w:sz w:val="24"/>
          <w:szCs w:val="24"/>
        </w:rPr>
        <w:t xml:space="preserve"> Code</w:t>
      </w:r>
      <w:bookmarkEnd w:id="11"/>
    </w:p>
    <w:p w14:paraId="3BBAB219" w14:textId="0D3F99D5" w:rsidR="00CC5913" w:rsidRDefault="001D3C83" w:rsidP="004B4E28">
      <w:r w:rsidRPr="001D3C83">
        <w:drawing>
          <wp:inline distT="0" distB="0" distL="0" distR="0" wp14:anchorId="5BFD2C23" wp14:editId="511CB8B9">
            <wp:extent cx="5731510" cy="6283960"/>
            <wp:effectExtent l="0" t="0" r="2540" b="2540"/>
            <wp:docPr id="30526529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65290" name="Picture 1" descr="A screenshot of a computer program&#10;&#10;Description automatically generated"/>
                    <pic:cNvPicPr/>
                  </pic:nvPicPr>
                  <pic:blipFill>
                    <a:blip r:embed="rId22"/>
                    <a:stretch>
                      <a:fillRect/>
                    </a:stretch>
                  </pic:blipFill>
                  <pic:spPr>
                    <a:xfrm>
                      <a:off x="0" y="0"/>
                      <a:ext cx="5731510" cy="6283960"/>
                    </a:xfrm>
                    <a:prstGeom prst="rect">
                      <a:avLst/>
                    </a:prstGeom>
                  </pic:spPr>
                </pic:pic>
              </a:graphicData>
            </a:graphic>
          </wp:inline>
        </w:drawing>
      </w:r>
    </w:p>
    <w:p w14:paraId="2ACBB3FB" w14:textId="02BC0EB0" w:rsidR="001D3C83" w:rsidRDefault="001D3C83" w:rsidP="004B4E28">
      <w:r w:rsidRPr="001D3C83">
        <w:lastRenderedPageBreak/>
        <w:drawing>
          <wp:inline distT="0" distB="0" distL="0" distR="0" wp14:anchorId="038C38ED" wp14:editId="08D420DC">
            <wp:extent cx="5731510" cy="5170805"/>
            <wp:effectExtent l="0" t="0" r="2540" b="0"/>
            <wp:docPr id="13503699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369955" name="Picture 1" descr="A screenshot of a computer&#10;&#10;Description automatically generated"/>
                    <pic:cNvPicPr/>
                  </pic:nvPicPr>
                  <pic:blipFill>
                    <a:blip r:embed="rId23"/>
                    <a:stretch>
                      <a:fillRect/>
                    </a:stretch>
                  </pic:blipFill>
                  <pic:spPr>
                    <a:xfrm>
                      <a:off x="0" y="0"/>
                      <a:ext cx="5731510" cy="5170805"/>
                    </a:xfrm>
                    <a:prstGeom prst="rect">
                      <a:avLst/>
                    </a:prstGeom>
                  </pic:spPr>
                </pic:pic>
              </a:graphicData>
            </a:graphic>
          </wp:inline>
        </w:drawing>
      </w:r>
    </w:p>
    <w:p w14:paraId="2A738E8D" w14:textId="77777777" w:rsidR="001D3C83" w:rsidRDefault="001D3C83" w:rsidP="004B4E28"/>
    <w:p w14:paraId="141AF3F3" w14:textId="47246125" w:rsidR="001D3C83" w:rsidRDefault="001D3C83" w:rsidP="004B4E28">
      <w:r w:rsidRPr="001D3C83">
        <w:lastRenderedPageBreak/>
        <w:drawing>
          <wp:inline distT="0" distB="0" distL="0" distR="0" wp14:anchorId="59AFA739" wp14:editId="0C95EB79">
            <wp:extent cx="5731510" cy="5363845"/>
            <wp:effectExtent l="0" t="0" r="2540" b="8255"/>
            <wp:docPr id="152726911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269118" name="Picture 1" descr="A screenshot of a computer program&#10;&#10;Description automatically generated"/>
                    <pic:cNvPicPr/>
                  </pic:nvPicPr>
                  <pic:blipFill>
                    <a:blip r:embed="rId24"/>
                    <a:stretch>
                      <a:fillRect/>
                    </a:stretch>
                  </pic:blipFill>
                  <pic:spPr>
                    <a:xfrm>
                      <a:off x="0" y="0"/>
                      <a:ext cx="5731510" cy="5363845"/>
                    </a:xfrm>
                    <a:prstGeom prst="rect">
                      <a:avLst/>
                    </a:prstGeom>
                  </pic:spPr>
                </pic:pic>
              </a:graphicData>
            </a:graphic>
          </wp:inline>
        </w:drawing>
      </w:r>
    </w:p>
    <w:p w14:paraId="7167D25C" w14:textId="2E4652C4" w:rsidR="001D3C83" w:rsidRDefault="001D3C83" w:rsidP="004B4E28">
      <w:r w:rsidRPr="001D3C83">
        <w:lastRenderedPageBreak/>
        <w:drawing>
          <wp:inline distT="0" distB="0" distL="0" distR="0" wp14:anchorId="5AE1E632" wp14:editId="6CE048DA">
            <wp:extent cx="5731510" cy="5674360"/>
            <wp:effectExtent l="0" t="0" r="2540" b="2540"/>
            <wp:docPr id="1558078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07879" name="Picture 1" descr="A screenshot of a computer screen&#10;&#10;Description automatically generated"/>
                    <pic:cNvPicPr/>
                  </pic:nvPicPr>
                  <pic:blipFill>
                    <a:blip r:embed="rId25"/>
                    <a:stretch>
                      <a:fillRect/>
                    </a:stretch>
                  </pic:blipFill>
                  <pic:spPr>
                    <a:xfrm>
                      <a:off x="0" y="0"/>
                      <a:ext cx="5731510" cy="5674360"/>
                    </a:xfrm>
                    <a:prstGeom prst="rect">
                      <a:avLst/>
                    </a:prstGeom>
                  </pic:spPr>
                </pic:pic>
              </a:graphicData>
            </a:graphic>
          </wp:inline>
        </w:drawing>
      </w:r>
    </w:p>
    <w:p w14:paraId="08DD5E42" w14:textId="6087DA60" w:rsidR="001D3C83" w:rsidRDefault="001D3C83" w:rsidP="004B4E28">
      <w:r w:rsidRPr="001D3C83">
        <w:lastRenderedPageBreak/>
        <w:drawing>
          <wp:inline distT="0" distB="0" distL="0" distR="0" wp14:anchorId="56D1772E" wp14:editId="6BC0A354">
            <wp:extent cx="5731510" cy="4533900"/>
            <wp:effectExtent l="0" t="0" r="2540" b="0"/>
            <wp:docPr id="15938557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55728" name="Picture 1" descr="A screenshot of a computer&#10;&#10;Description automatically generated"/>
                    <pic:cNvPicPr/>
                  </pic:nvPicPr>
                  <pic:blipFill>
                    <a:blip r:embed="rId26"/>
                    <a:stretch>
                      <a:fillRect/>
                    </a:stretch>
                  </pic:blipFill>
                  <pic:spPr>
                    <a:xfrm>
                      <a:off x="0" y="0"/>
                      <a:ext cx="5731510" cy="4533900"/>
                    </a:xfrm>
                    <a:prstGeom prst="rect">
                      <a:avLst/>
                    </a:prstGeom>
                  </pic:spPr>
                </pic:pic>
              </a:graphicData>
            </a:graphic>
          </wp:inline>
        </w:drawing>
      </w:r>
    </w:p>
    <w:p w14:paraId="2EB96451" w14:textId="2839B755" w:rsidR="001D3C83" w:rsidRDefault="001D3C83" w:rsidP="004B4E28">
      <w:r w:rsidRPr="001D3C83">
        <w:lastRenderedPageBreak/>
        <w:drawing>
          <wp:inline distT="0" distB="0" distL="0" distR="0" wp14:anchorId="493B0667" wp14:editId="12F08C4D">
            <wp:extent cx="5731510" cy="5017770"/>
            <wp:effectExtent l="0" t="0" r="2540" b="0"/>
            <wp:docPr id="15924617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461724" name="Picture 1" descr="A screenshot of a computer&#10;&#10;Description automatically generated"/>
                    <pic:cNvPicPr/>
                  </pic:nvPicPr>
                  <pic:blipFill>
                    <a:blip r:embed="rId27"/>
                    <a:stretch>
                      <a:fillRect/>
                    </a:stretch>
                  </pic:blipFill>
                  <pic:spPr>
                    <a:xfrm>
                      <a:off x="0" y="0"/>
                      <a:ext cx="5731510" cy="5017770"/>
                    </a:xfrm>
                    <a:prstGeom prst="rect">
                      <a:avLst/>
                    </a:prstGeom>
                  </pic:spPr>
                </pic:pic>
              </a:graphicData>
            </a:graphic>
          </wp:inline>
        </w:drawing>
      </w:r>
    </w:p>
    <w:p w14:paraId="761D237B" w14:textId="250DC8E1" w:rsidR="001D3C83" w:rsidRDefault="001D3C83" w:rsidP="004B4E28">
      <w:r w:rsidRPr="001D3C83">
        <w:lastRenderedPageBreak/>
        <w:drawing>
          <wp:inline distT="0" distB="0" distL="0" distR="0" wp14:anchorId="1CE0353C" wp14:editId="23B15EBE">
            <wp:extent cx="5731510" cy="5335905"/>
            <wp:effectExtent l="0" t="0" r="2540" b="0"/>
            <wp:docPr id="87187642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876421" name="Picture 1" descr="A screenshot of a computer screen&#10;&#10;Description automatically generated"/>
                    <pic:cNvPicPr/>
                  </pic:nvPicPr>
                  <pic:blipFill>
                    <a:blip r:embed="rId28"/>
                    <a:stretch>
                      <a:fillRect/>
                    </a:stretch>
                  </pic:blipFill>
                  <pic:spPr>
                    <a:xfrm>
                      <a:off x="0" y="0"/>
                      <a:ext cx="5731510" cy="5335905"/>
                    </a:xfrm>
                    <a:prstGeom prst="rect">
                      <a:avLst/>
                    </a:prstGeom>
                  </pic:spPr>
                </pic:pic>
              </a:graphicData>
            </a:graphic>
          </wp:inline>
        </w:drawing>
      </w:r>
    </w:p>
    <w:p w14:paraId="4CB30EC7" w14:textId="77777777" w:rsidR="008D48FA" w:rsidRPr="004D715F" w:rsidRDefault="008D48FA" w:rsidP="004B4E28"/>
    <w:p w14:paraId="60F7F36C" w14:textId="0FAF622A" w:rsidR="004B4E28" w:rsidRDefault="00D9156D" w:rsidP="004B4E28">
      <w:pPr>
        <w:pStyle w:val="Heading1"/>
        <w:rPr>
          <w:sz w:val="24"/>
          <w:szCs w:val="24"/>
        </w:rPr>
      </w:pPr>
      <w:bookmarkStart w:id="12" w:name="_Toc181309424"/>
      <w:r>
        <w:rPr>
          <w:sz w:val="24"/>
          <w:szCs w:val="24"/>
        </w:rPr>
        <w:t>Appendix</w:t>
      </w:r>
      <w:r w:rsidR="000D7BD1">
        <w:rPr>
          <w:sz w:val="24"/>
          <w:szCs w:val="24"/>
        </w:rPr>
        <w:t xml:space="preserve"> </w:t>
      </w:r>
      <w:r w:rsidR="008D48FA">
        <w:rPr>
          <w:sz w:val="24"/>
          <w:szCs w:val="24"/>
        </w:rPr>
        <w:t xml:space="preserve">- </w:t>
      </w:r>
      <w:r w:rsidR="000D7BD1">
        <w:rPr>
          <w:sz w:val="24"/>
          <w:szCs w:val="24"/>
        </w:rPr>
        <w:t>Q5</w:t>
      </w:r>
      <w:r w:rsidR="008D48FA">
        <w:rPr>
          <w:sz w:val="24"/>
          <w:szCs w:val="24"/>
        </w:rPr>
        <w:t xml:space="preserve"> Figures</w:t>
      </w:r>
      <w:bookmarkEnd w:id="12"/>
    </w:p>
    <w:p w14:paraId="3CBEC1E6" w14:textId="77777777" w:rsidR="00E13888" w:rsidRPr="00E13888" w:rsidRDefault="00E13888" w:rsidP="00E13888"/>
    <w:p w14:paraId="2342680D" w14:textId="5EF96768" w:rsidR="004B4E28" w:rsidRDefault="004B4E28" w:rsidP="00E13888">
      <w:pPr>
        <w:jc w:val="center"/>
      </w:pPr>
    </w:p>
    <w:p w14:paraId="6C0A3C90" w14:textId="77777777" w:rsidR="00E13888" w:rsidRDefault="00E13888" w:rsidP="004B4E28"/>
    <w:p w14:paraId="05169B91" w14:textId="48064630" w:rsidR="00E13888" w:rsidRDefault="00E13888" w:rsidP="000D7BD1">
      <w:pPr>
        <w:jc w:val="center"/>
      </w:pPr>
      <w:r>
        <w:rPr>
          <w:noProof/>
        </w:rPr>
        <w:lastRenderedPageBreak/>
        <w:drawing>
          <wp:inline distT="0" distB="0" distL="0" distR="0" wp14:anchorId="791AE2EF" wp14:editId="64CB193E">
            <wp:extent cx="4690745" cy="3708400"/>
            <wp:effectExtent l="0" t="0" r="0" b="6350"/>
            <wp:docPr id="170775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90745" cy="3708400"/>
                    </a:xfrm>
                    <a:prstGeom prst="rect">
                      <a:avLst/>
                    </a:prstGeom>
                    <a:noFill/>
                    <a:ln>
                      <a:noFill/>
                    </a:ln>
                  </pic:spPr>
                </pic:pic>
              </a:graphicData>
            </a:graphic>
          </wp:inline>
        </w:drawing>
      </w:r>
      <w:r w:rsidR="000D7BD1">
        <w:rPr>
          <w:noProof/>
        </w:rPr>
        <w:drawing>
          <wp:inline distT="0" distB="0" distL="0" distR="0" wp14:anchorId="45E05ED2" wp14:editId="3FC01C30">
            <wp:extent cx="4690745" cy="3750945"/>
            <wp:effectExtent l="0" t="0" r="0" b="1905"/>
            <wp:docPr id="10655957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90745" cy="3750945"/>
                    </a:xfrm>
                    <a:prstGeom prst="rect">
                      <a:avLst/>
                    </a:prstGeom>
                    <a:noFill/>
                    <a:ln>
                      <a:noFill/>
                    </a:ln>
                  </pic:spPr>
                </pic:pic>
              </a:graphicData>
            </a:graphic>
          </wp:inline>
        </w:drawing>
      </w:r>
    </w:p>
    <w:p w14:paraId="3BD514A5" w14:textId="77777777" w:rsidR="000D7BD1" w:rsidRDefault="000D7BD1" w:rsidP="000D7BD1"/>
    <w:p w14:paraId="2238E537" w14:textId="7BBE31F7" w:rsidR="000D7BD1" w:rsidRPr="004D715F" w:rsidRDefault="000D7BD1" w:rsidP="000D7BD1">
      <w:pPr>
        <w:jc w:val="center"/>
      </w:pPr>
      <w:r>
        <w:rPr>
          <w:noProof/>
        </w:rPr>
        <w:lastRenderedPageBreak/>
        <w:drawing>
          <wp:inline distT="0" distB="0" distL="0" distR="0" wp14:anchorId="4A8FB968" wp14:editId="6A93655E">
            <wp:extent cx="4325819" cy="3557905"/>
            <wp:effectExtent l="0" t="0" r="0" b="4445"/>
            <wp:docPr id="1871400828" name="Picture 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400828" name="Picture 5" descr="A graph of different colored line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5192" cy="3565614"/>
                    </a:xfrm>
                    <a:prstGeom prst="rect">
                      <a:avLst/>
                    </a:prstGeom>
                    <a:noFill/>
                    <a:ln>
                      <a:noFill/>
                    </a:ln>
                  </pic:spPr>
                </pic:pic>
              </a:graphicData>
            </a:graphic>
          </wp:inline>
        </w:drawing>
      </w:r>
    </w:p>
    <w:p w14:paraId="459E9131" w14:textId="77777777" w:rsidR="004B4E28" w:rsidRDefault="004B4E28" w:rsidP="000D7BD1">
      <w:pPr>
        <w:pStyle w:val="Heading1"/>
        <w:jc w:val="center"/>
        <w:rPr>
          <w:b/>
          <w:bCs/>
          <w:sz w:val="24"/>
          <w:szCs w:val="24"/>
        </w:rPr>
      </w:pPr>
    </w:p>
    <w:p w14:paraId="4FB22535" w14:textId="335E6076" w:rsidR="000D7BD1" w:rsidRDefault="000D7BD1" w:rsidP="000D7BD1">
      <w:pPr>
        <w:jc w:val="center"/>
      </w:pPr>
      <w:r>
        <w:rPr>
          <w:noProof/>
        </w:rPr>
        <w:drawing>
          <wp:inline distT="0" distB="0" distL="0" distR="0" wp14:anchorId="685312D7" wp14:editId="0B96CDB5">
            <wp:extent cx="4648200" cy="3708400"/>
            <wp:effectExtent l="0" t="0" r="0" b="6350"/>
            <wp:docPr id="2945357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8200" cy="3708400"/>
                    </a:xfrm>
                    <a:prstGeom prst="rect">
                      <a:avLst/>
                    </a:prstGeom>
                    <a:noFill/>
                    <a:ln>
                      <a:noFill/>
                    </a:ln>
                  </pic:spPr>
                </pic:pic>
              </a:graphicData>
            </a:graphic>
          </wp:inline>
        </w:drawing>
      </w:r>
    </w:p>
    <w:p w14:paraId="1E6EA4AE" w14:textId="77777777" w:rsidR="000D7BD1" w:rsidRDefault="000D7BD1" w:rsidP="000D7BD1">
      <w:pPr>
        <w:jc w:val="center"/>
      </w:pPr>
    </w:p>
    <w:p w14:paraId="1D5026D2" w14:textId="77777777" w:rsidR="000D7BD1" w:rsidRDefault="000D7BD1" w:rsidP="000D7BD1"/>
    <w:p w14:paraId="733C47E6" w14:textId="77777777" w:rsidR="000D7BD1" w:rsidRDefault="000D7BD1" w:rsidP="000D7BD1"/>
    <w:p w14:paraId="7B6EF72F" w14:textId="77777777" w:rsidR="000D7BD1" w:rsidRDefault="000D7BD1" w:rsidP="000D7BD1"/>
    <w:p w14:paraId="16483B33" w14:textId="6A9F46E0" w:rsidR="000D7BD1" w:rsidRDefault="000D7BD1" w:rsidP="000D7BD1">
      <w:pPr>
        <w:jc w:val="center"/>
      </w:pPr>
      <w:r>
        <w:rPr>
          <w:noProof/>
        </w:rPr>
        <w:drawing>
          <wp:inline distT="0" distB="0" distL="0" distR="0" wp14:anchorId="4C203323" wp14:editId="1F0E0491">
            <wp:extent cx="4648200" cy="3750945"/>
            <wp:effectExtent l="0" t="0" r="0" b="1905"/>
            <wp:docPr id="882385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48200" cy="3750945"/>
                    </a:xfrm>
                    <a:prstGeom prst="rect">
                      <a:avLst/>
                    </a:prstGeom>
                    <a:noFill/>
                    <a:ln>
                      <a:noFill/>
                    </a:ln>
                  </pic:spPr>
                </pic:pic>
              </a:graphicData>
            </a:graphic>
          </wp:inline>
        </w:drawing>
      </w:r>
    </w:p>
    <w:p w14:paraId="0749287A" w14:textId="77777777" w:rsidR="000D7BD1" w:rsidRDefault="000D7BD1" w:rsidP="000D7BD1">
      <w:pPr>
        <w:jc w:val="center"/>
      </w:pPr>
    </w:p>
    <w:p w14:paraId="2178FCDA" w14:textId="394EB493" w:rsidR="000D7BD1" w:rsidRDefault="000D7BD1" w:rsidP="000D7BD1">
      <w:pPr>
        <w:jc w:val="center"/>
      </w:pPr>
      <w:r>
        <w:rPr>
          <w:noProof/>
        </w:rPr>
        <w:drawing>
          <wp:inline distT="0" distB="0" distL="0" distR="0" wp14:anchorId="5A77A4D8" wp14:editId="0971B74F">
            <wp:extent cx="4885267" cy="3855570"/>
            <wp:effectExtent l="0" t="0" r="0" b="0"/>
            <wp:docPr id="7039844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9549" cy="3858949"/>
                    </a:xfrm>
                    <a:prstGeom prst="rect">
                      <a:avLst/>
                    </a:prstGeom>
                    <a:noFill/>
                    <a:ln>
                      <a:noFill/>
                    </a:ln>
                  </pic:spPr>
                </pic:pic>
              </a:graphicData>
            </a:graphic>
          </wp:inline>
        </w:drawing>
      </w:r>
    </w:p>
    <w:p w14:paraId="2B7F6D7F" w14:textId="696AEFE9" w:rsidR="000D7BD1" w:rsidRPr="000D7BD1" w:rsidRDefault="000D7BD1" w:rsidP="000D7BD1">
      <w:r>
        <w:rPr>
          <w:noProof/>
        </w:rPr>
        <w:lastRenderedPageBreak/>
        <w:drawing>
          <wp:inline distT="0" distB="0" distL="0" distR="0" wp14:anchorId="28073DD9" wp14:editId="7FDA0125">
            <wp:extent cx="5224145" cy="4326255"/>
            <wp:effectExtent l="0" t="0" r="0" b="0"/>
            <wp:docPr id="209762748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4145" cy="4326255"/>
                    </a:xfrm>
                    <a:prstGeom prst="rect">
                      <a:avLst/>
                    </a:prstGeom>
                    <a:noFill/>
                    <a:ln>
                      <a:noFill/>
                    </a:ln>
                  </pic:spPr>
                </pic:pic>
              </a:graphicData>
            </a:graphic>
          </wp:inline>
        </w:drawing>
      </w:r>
    </w:p>
    <w:p w14:paraId="6F34CFCD" w14:textId="77777777" w:rsidR="004B4E28" w:rsidRDefault="004B4E28" w:rsidP="004B4E28">
      <w:pPr>
        <w:pStyle w:val="Heading1"/>
        <w:rPr>
          <w:b/>
          <w:bCs/>
        </w:rPr>
      </w:pPr>
    </w:p>
    <w:p w14:paraId="5814E4DB" w14:textId="77777777" w:rsidR="004B4E28" w:rsidRDefault="004B4E28" w:rsidP="004B4E28">
      <w:pPr>
        <w:pStyle w:val="Heading1"/>
        <w:rPr>
          <w:b/>
          <w:bCs/>
        </w:rPr>
      </w:pPr>
    </w:p>
    <w:p w14:paraId="349C894A" w14:textId="77777777" w:rsidR="004B4E28" w:rsidRDefault="004B4E28" w:rsidP="004B4E28">
      <w:pPr>
        <w:pStyle w:val="Heading1"/>
        <w:rPr>
          <w:b/>
          <w:bCs/>
        </w:rPr>
      </w:pPr>
    </w:p>
    <w:p w14:paraId="744BACA7" w14:textId="77777777" w:rsidR="004B4E28" w:rsidRDefault="004B4E28" w:rsidP="004B4E28"/>
    <w:p w14:paraId="162B7B88" w14:textId="77777777" w:rsidR="004B4E28" w:rsidRDefault="004B4E28" w:rsidP="004B4E28"/>
    <w:p w14:paraId="1D2EC36F" w14:textId="77777777" w:rsidR="004B4E28" w:rsidRDefault="004B4E28" w:rsidP="004B4E28"/>
    <w:p w14:paraId="260C478D" w14:textId="77777777" w:rsidR="004B4E28" w:rsidRDefault="004B4E28" w:rsidP="004B4E28"/>
    <w:p w14:paraId="5C140184" w14:textId="564790A1" w:rsidR="004B4E28" w:rsidRPr="00D9156D" w:rsidRDefault="004B4E28" w:rsidP="00D9156D">
      <w:pPr>
        <w:pStyle w:val="Heading1"/>
        <w:rPr>
          <w:sz w:val="24"/>
          <w:szCs w:val="24"/>
        </w:rPr>
      </w:pPr>
    </w:p>
    <w:p w14:paraId="068B147C" w14:textId="77777777" w:rsidR="004B4E28" w:rsidRPr="00DE36C7" w:rsidRDefault="004B4E28" w:rsidP="004B4E28">
      <w:pPr>
        <w:rPr>
          <w:b/>
          <w:bCs/>
        </w:rPr>
      </w:pPr>
    </w:p>
    <w:p w14:paraId="6398560D" w14:textId="77777777" w:rsidR="004B4E28" w:rsidRDefault="004B4E28" w:rsidP="004B4E28">
      <w:pPr>
        <w:rPr>
          <w:b/>
          <w:bCs/>
        </w:rPr>
      </w:pPr>
    </w:p>
    <w:p w14:paraId="144802A9" w14:textId="77777777" w:rsidR="004B4E28" w:rsidRDefault="004B4E28"/>
    <w:sectPr w:rsidR="004B4E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0D3817" w14:textId="77777777" w:rsidR="00A57DCB" w:rsidRDefault="00A57DCB" w:rsidP="00440D5D">
      <w:pPr>
        <w:spacing w:after="0" w:line="240" w:lineRule="auto"/>
      </w:pPr>
      <w:r>
        <w:separator/>
      </w:r>
    </w:p>
  </w:endnote>
  <w:endnote w:type="continuationSeparator" w:id="0">
    <w:p w14:paraId="2FF55080" w14:textId="77777777" w:rsidR="00A57DCB" w:rsidRDefault="00A57DCB" w:rsidP="00440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8E6004" w14:textId="77777777" w:rsidR="00A57DCB" w:rsidRDefault="00A57DCB" w:rsidP="00440D5D">
      <w:pPr>
        <w:spacing w:after="0" w:line="240" w:lineRule="auto"/>
      </w:pPr>
      <w:r>
        <w:separator/>
      </w:r>
    </w:p>
  </w:footnote>
  <w:footnote w:type="continuationSeparator" w:id="0">
    <w:p w14:paraId="012987C5" w14:textId="77777777" w:rsidR="00A57DCB" w:rsidRDefault="00A57DCB" w:rsidP="00440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220E9"/>
    <w:multiLevelType w:val="multilevel"/>
    <w:tmpl w:val="5F302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B14E64"/>
    <w:multiLevelType w:val="multilevel"/>
    <w:tmpl w:val="350673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D223C8F"/>
    <w:multiLevelType w:val="multilevel"/>
    <w:tmpl w:val="F1CCC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D2B97"/>
    <w:multiLevelType w:val="multilevel"/>
    <w:tmpl w:val="E4648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C27AA6"/>
    <w:multiLevelType w:val="multilevel"/>
    <w:tmpl w:val="1854A4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C291485"/>
    <w:multiLevelType w:val="multilevel"/>
    <w:tmpl w:val="EB00226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5878477A"/>
    <w:multiLevelType w:val="multilevel"/>
    <w:tmpl w:val="8FFC4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C100B84"/>
    <w:multiLevelType w:val="multilevel"/>
    <w:tmpl w:val="15445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94797D"/>
    <w:multiLevelType w:val="hybridMultilevel"/>
    <w:tmpl w:val="FBC0A8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15:restartNumberingAfterBreak="0">
    <w:nsid w:val="6A2D0BE5"/>
    <w:multiLevelType w:val="multilevel"/>
    <w:tmpl w:val="EC5419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D894731"/>
    <w:multiLevelType w:val="multilevel"/>
    <w:tmpl w:val="C1D465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55134943">
    <w:abstractNumId w:val="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82789192">
    <w:abstractNumId w:val="9"/>
  </w:num>
  <w:num w:numId="3" w16cid:durableId="23559594">
    <w:abstractNumId w:val="6"/>
  </w:num>
  <w:num w:numId="4" w16cid:durableId="662468092">
    <w:abstractNumId w:val="4"/>
  </w:num>
  <w:num w:numId="5" w16cid:durableId="75432288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16614131">
    <w:abstractNumId w:val="1"/>
  </w:num>
  <w:num w:numId="7" w16cid:durableId="176240646">
    <w:abstractNumId w:val="0"/>
  </w:num>
  <w:num w:numId="8" w16cid:durableId="1588267047">
    <w:abstractNumId w:val="10"/>
  </w:num>
  <w:num w:numId="9" w16cid:durableId="804469813">
    <w:abstractNumId w:val="2"/>
  </w:num>
  <w:num w:numId="10" w16cid:durableId="713769212">
    <w:abstractNumId w:val="3"/>
  </w:num>
  <w:num w:numId="11" w16cid:durableId="7376283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E28"/>
    <w:rsid w:val="00046CFC"/>
    <w:rsid w:val="00061C74"/>
    <w:rsid w:val="00081B12"/>
    <w:rsid w:val="000D7BD1"/>
    <w:rsid w:val="000E4636"/>
    <w:rsid w:val="000F12C2"/>
    <w:rsid w:val="00114B56"/>
    <w:rsid w:val="001716E4"/>
    <w:rsid w:val="00171EC6"/>
    <w:rsid w:val="001A6AAD"/>
    <w:rsid w:val="001D3C83"/>
    <w:rsid w:val="002044DF"/>
    <w:rsid w:val="0024212E"/>
    <w:rsid w:val="00251509"/>
    <w:rsid w:val="002A766A"/>
    <w:rsid w:val="00335F34"/>
    <w:rsid w:val="00336F14"/>
    <w:rsid w:val="003A0C21"/>
    <w:rsid w:val="003D401F"/>
    <w:rsid w:val="003E5D02"/>
    <w:rsid w:val="00440D5D"/>
    <w:rsid w:val="00473CF0"/>
    <w:rsid w:val="004B4E28"/>
    <w:rsid w:val="004E3CBA"/>
    <w:rsid w:val="0059713A"/>
    <w:rsid w:val="006214C1"/>
    <w:rsid w:val="00645439"/>
    <w:rsid w:val="00664616"/>
    <w:rsid w:val="00676E15"/>
    <w:rsid w:val="00681468"/>
    <w:rsid w:val="00717B11"/>
    <w:rsid w:val="00780E75"/>
    <w:rsid w:val="008108F0"/>
    <w:rsid w:val="00847F54"/>
    <w:rsid w:val="008A3B6D"/>
    <w:rsid w:val="008D48FA"/>
    <w:rsid w:val="00973D5D"/>
    <w:rsid w:val="009A5FAA"/>
    <w:rsid w:val="009E0470"/>
    <w:rsid w:val="00A3419D"/>
    <w:rsid w:val="00A57DCB"/>
    <w:rsid w:val="00A8517E"/>
    <w:rsid w:val="00AA1C19"/>
    <w:rsid w:val="00AF21EA"/>
    <w:rsid w:val="00C54612"/>
    <w:rsid w:val="00C77648"/>
    <w:rsid w:val="00CC5913"/>
    <w:rsid w:val="00D65412"/>
    <w:rsid w:val="00D9156D"/>
    <w:rsid w:val="00DA189F"/>
    <w:rsid w:val="00DC69AD"/>
    <w:rsid w:val="00E03CB3"/>
    <w:rsid w:val="00E13888"/>
    <w:rsid w:val="00E33EC8"/>
    <w:rsid w:val="00E850A2"/>
    <w:rsid w:val="00EF7540"/>
    <w:rsid w:val="00FA0490"/>
    <w:rsid w:val="00FB4E35"/>
    <w:rsid w:val="00FF75B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E6277"/>
  <w15:chartTrackingRefBased/>
  <w15:docId w15:val="{4FB2D38B-4FEF-4A56-8597-5D12380F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E28"/>
  </w:style>
  <w:style w:type="paragraph" w:styleId="Heading1">
    <w:name w:val="heading 1"/>
    <w:basedOn w:val="Normal"/>
    <w:next w:val="Normal"/>
    <w:link w:val="Heading1Char"/>
    <w:uiPriority w:val="9"/>
    <w:qFormat/>
    <w:rsid w:val="004B4E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4E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B4E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4E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4E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4E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4E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4E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4E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E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4E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B4E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4E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4E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4E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4E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4E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4E28"/>
    <w:rPr>
      <w:rFonts w:eastAsiaTheme="majorEastAsia" w:cstheme="majorBidi"/>
      <w:color w:val="272727" w:themeColor="text1" w:themeTint="D8"/>
    </w:rPr>
  </w:style>
  <w:style w:type="paragraph" w:styleId="Title">
    <w:name w:val="Title"/>
    <w:basedOn w:val="Normal"/>
    <w:next w:val="Normal"/>
    <w:link w:val="TitleChar"/>
    <w:uiPriority w:val="10"/>
    <w:qFormat/>
    <w:rsid w:val="004B4E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4E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4E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4E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4E28"/>
    <w:pPr>
      <w:spacing w:before="160"/>
      <w:jc w:val="center"/>
    </w:pPr>
    <w:rPr>
      <w:i/>
      <w:iCs/>
      <w:color w:val="404040" w:themeColor="text1" w:themeTint="BF"/>
    </w:rPr>
  </w:style>
  <w:style w:type="character" w:customStyle="1" w:styleId="QuoteChar">
    <w:name w:val="Quote Char"/>
    <w:basedOn w:val="DefaultParagraphFont"/>
    <w:link w:val="Quote"/>
    <w:uiPriority w:val="29"/>
    <w:rsid w:val="004B4E28"/>
    <w:rPr>
      <w:i/>
      <w:iCs/>
      <w:color w:val="404040" w:themeColor="text1" w:themeTint="BF"/>
    </w:rPr>
  </w:style>
  <w:style w:type="paragraph" w:styleId="ListParagraph">
    <w:name w:val="List Paragraph"/>
    <w:basedOn w:val="Normal"/>
    <w:uiPriority w:val="34"/>
    <w:qFormat/>
    <w:rsid w:val="004B4E28"/>
    <w:pPr>
      <w:ind w:left="720"/>
      <w:contextualSpacing/>
    </w:pPr>
  </w:style>
  <w:style w:type="character" w:styleId="IntenseEmphasis">
    <w:name w:val="Intense Emphasis"/>
    <w:basedOn w:val="DefaultParagraphFont"/>
    <w:uiPriority w:val="21"/>
    <w:qFormat/>
    <w:rsid w:val="004B4E28"/>
    <w:rPr>
      <w:i/>
      <w:iCs/>
      <w:color w:val="0F4761" w:themeColor="accent1" w:themeShade="BF"/>
    </w:rPr>
  </w:style>
  <w:style w:type="paragraph" w:styleId="IntenseQuote">
    <w:name w:val="Intense Quote"/>
    <w:basedOn w:val="Normal"/>
    <w:next w:val="Normal"/>
    <w:link w:val="IntenseQuoteChar"/>
    <w:uiPriority w:val="30"/>
    <w:qFormat/>
    <w:rsid w:val="004B4E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4E28"/>
    <w:rPr>
      <w:i/>
      <w:iCs/>
      <w:color w:val="0F4761" w:themeColor="accent1" w:themeShade="BF"/>
    </w:rPr>
  </w:style>
  <w:style w:type="character" w:styleId="IntenseReference">
    <w:name w:val="Intense Reference"/>
    <w:basedOn w:val="DefaultParagraphFont"/>
    <w:uiPriority w:val="32"/>
    <w:qFormat/>
    <w:rsid w:val="004B4E28"/>
    <w:rPr>
      <w:b/>
      <w:bCs/>
      <w:smallCaps/>
      <w:color w:val="0F4761" w:themeColor="accent1" w:themeShade="BF"/>
      <w:spacing w:val="5"/>
    </w:rPr>
  </w:style>
  <w:style w:type="character" w:styleId="Hyperlink">
    <w:name w:val="Hyperlink"/>
    <w:basedOn w:val="DefaultParagraphFont"/>
    <w:uiPriority w:val="99"/>
    <w:unhideWhenUsed/>
    <w:rsid w:val="004B4E28"/>
    <w:rPr>
      <w:color w:val="467886" w:themeColor="hyperlink"/>
      <w:u w:val="single"/>
    </w:rPr>
  </w:style>
  <w:style w:type="table" w:styleId="TableGrid">
    <w:name w:val="Table Grid"/>
    <w:basedOn w:val="TableNormal"/>
    <w:uiPriority w:val="39"/>
    <w:rsid w:val="004B4E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B4E28"/>
    <w:pPr>
      <w:spacing w:after="100" w:line="259" w:lineRule="auto"/>
    </w:pPr>
    <w:rPr>
      <w:rFonts w:eastAsiaTheme="minorEastAsia" w:cs="Times New Roman"/>
      <w:kern w:val="0"/>
      <w:sz w:val="22"/>
      <w:szCs w:val="22"/>
      <w:lang w:val="en-US"/>
      <w14:ligatures w14:val="none"/>
    </w:rPr>
  </w:style>
  <w:style w:type="character" w:styleId="UnresolvedMention">
    <w:name w:val="Unresolved Mention"/>
    <w:basedOn w:val="DefaultParagraphFont"/>
    <w:uiPriority w:val="99"/>
    <w:semiHidden/>
    <w:unhideWhenUsed/>
    <w:rsid w:val="002044DF"/>
    <w:rPr>
      <w:color w:val="605E5C"/>
      <w:shd w:val="clear" w:color="auto" w:fill="E1DFDD"/>
    </w:rPr>
  </w:style>
  <w:style w:type="paragraph" w:styleId="TOC2">
    <w:name w:val="toc 2"/>
    <w:basedOn w:val="Normal"/>
    <w:next w:val="Normal"/>
    <w:autoRedefine/>
    <w:uiPriority w:val="39"/>
    <w:unhideWhenUsed/>
    <w:rsid w:val="00D9156D"/>
    <w:pPr>
      <w:spacing w:after="100"/>
      <w:ind w:left="240"/>
    </w:pPr>
  </w:style>
  <w:style w:type="paragraph" w:styleId="TOC3">
    <w:name w:val="toc 3"/>
    <w:basedOn w:val="Normal"/>
    <w:next w:val="Normal"/>
    <w:autoRedefine/>
    <w:uiPriority w:val="39"/>
    <w:unhideWhenUsed/>
    <w:rsid w:val="00E33EC8"/>
    <w:pPr>
      <w:spacing w:after="100"/>
      <w:ind w:left="480"/>
    </w:pPr>
  </w:style>
  <w:style w:type="paragraph" w:styleId="Bibliography">
    <w:name w:val="Bibliography"/>
    <w:basedOn w:val="Normal"/>
    <w:next w:val="Normal"/>
    <w:uiPriority w:val="37"/>
    <w:unhideWhenUsed/>
    <w:rsid w:val="008A3B6D"/>
    <w:pPr>
      <w:spacing w:after="240" w:line="240" w:lineRule="auto"/>
    </w:pPr>
  </w:style>
  <w:style w:type="paragraph" w:styleId="Header">
    <w:name w:val="header"/>
    <w:basedOn w:val="Normal"/>
    <w:link w:val="HeaderChar"/>
    <w:uiPriority w:val="99"/>
    <w:unhideWhenUsed/>
    <w:rsid w:val="00440D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0D5D"/>
  </w:style>
  <w:style w:type="paragraph" w:styleId="Footer">
    <w:name w:val="footer"/>
    <w:basedOn w:val="Normal"/>
    <w:link w:val="FooterChar"/>
    <w:uiPriority w:val="99"/>
    <w:unhideWhenUsed/>
    <w:rsid w:val="00440D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0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4805">
      <w:bodyDiv w:val="1"/>
      <w:marLeft w:val="0"/>
      <w:marRight w:val="0"/>
      <w:marTop w:val="0"/>
      <w:marBottom w:val="0"/>
      <w:divBdr>
        <w:top w:val="none" w:sz="0" w:space="0" w:color="auto"/>
        <w:left w:val="none" w:sz="0" w:space="0" w:color="auto"/>
        <w:bottom w:val="none" w:sz="0" w:space="0" w:color="auto"/>
        <w:right w:val="none" w:sz="0" w:space="0" w:color="auto"/>
      </w:divBdr>
    </w:div>
    <w:div w:id="112676302">
      <w:bodyDiv w:val="1"/>
      <w:marLeft w:val="0"/>
      <w:marRight w:val="0"/>
      <w:marTop w:val="0"/>
      <w:marBottom w:val="0"/>
      <w:divBdr>
        <w:top w:val="none" w:sz="0" w:space="0" w:color="auto"/>
        <w:left w:val="none" w:sz="0" w:space="0" w:color="auto"/>
        <w:bottom w:val="none" w:sz="0" w:space="0" w:color="auto"/>
        <w:right w:val="none" w:sz="0" w:space="0" w:color="auto"/>
      </w:divBdr>
    </w:div>
    <w:div w:id="189488134">
      <w:bodyDiv w:val="1"/>
      <w:marLeft w:val="0"/>
      <w:marRight w:val="0"/>
      <w:marTop w:val="0"/>
      <w:marBottom w:val="0"/>
      <w:divBdr>
        <w:top w:val="none" w:sz="0" w:space="0" w:color="auto"/>
        <w:left w:val="none" w:sz="0" w:space="0" w:color="auto"/>
        <w:bottom w:val="none" w:sz="0" w:space="0" w:color="auto"/>
        <w:right w:val="none" w:sz="0" w:space="0" w:color="auto"/>
      </w:divBdr>
    </w:div>
    <w:div w:id="209927658">
      <w:bodyDiv w:val="1"/>
      <w:marLeft w:val="0"/>
      <w:marRight w:val="0"/>
      <w:marTop w:val="0"/>
      <w:marBottom w:val="0"/>
      <w:divBdr>
        <w:top w:val="none" w:sz="0" w:space="0" w:color="auto"/>
        <w:left w:val="none" w:sz="0" w:space="0" w:color="auto"/>
        <w:bottom w:val="none" w:sz="0" w:space="0" w:color="auto"/>
        <w:right w:val="none" w:sz="0" w:space="0" w:color="auto"/>
      </w:divBdr>
    </w:div>
    <w:div w:id="272522984">
      <w:bodyDiv w:val="1"/>
      <w:marLeft w:val="0"/>
      <w:marRight w:val="0"/>
      <w:marTop w:val="0"/>
      <w:marBottom w:val="0"/>
      <w:divBdr>
        <w:top w:val="none" w:sz="0" w:space="0" w:color="auto"/>
        <w:left w:val="none" w:sz="0" w:space="0" w:color="auto"/>
        <w:bottom w:val="none" w:sz="0" w:space="0" w:color="auto"/>
        <w:right w:val="none" w:sz="0" w:space="0" w:color="auto"/>
      </w:divBdr>
    </w:div>
    <w:div w:id="588391858">
      <w:bodyDiv w:val="1"/>
      <w:marLeft w:val="0"/>
      <w:marRight w:val="0"/>
      <w:marTop w:val="0"/>
      <w:marBottom w:val="0"/>
      <w:divBdr>
        <w:top w:val="none" w:sz="0" w:space="0" w:color="auto"/>
        <w:left w:val="none" w:sz="0" w:space="0" w:color="auto"/>
        <w:bottom w:val="none" w:sz="0" w:space="0" w:color="auto"/>
        <w:right w:val="none" w:sz="0" w:space="0" w:color="auto"/>
      </w:divBdr>
    </w:div>
    <w:div w:id="641468190">
      <w:bodyDiv w:val="1"/>
      <w:marLeft w:val="0"/>
      <w:marRight w:val="0"/>
      <w:marTop w:val="0"/>
      <w:marBottom w:val="0"/>
      <w:divBdr>
        <w:top w:val="none" w:sz="0" w:space="0" w:color="auto"/>
        <w:left w:val="none" w:sz="0" w:space="0" w:color="auto"/>
        <w:bottom w:val="none" w:sz="0" w:space="0" w:color="auto"/>
        <w:right w:val="none" w:sz="0" w:space="0" w:color="auto"/>
      </w:divBdr>
    </w:div>
    <w:div w:id="655375144">
      <w:bodyDiv w:val="1"/>
      <w:marLeft w:val="0"/>
      <w:marRight w:val="0"/>
      <w:marTop w:val="0"/>
      <w:marBottom w:val="0"/>
      <w:divBdr>
        <w:top w:val="none" w:sz="0" w:space="0" w:color="auto"/>
        <w:left w:val="none" w:sz="0" w:space="0" w:color="auto"/>
        <w:bottom w:val="none" w:sz="0" w:space="0" w:color="auto"/>
        <w:right w:val="none" w:sz="0" w:space="0" w:color="auto"/>
      </w:divBdr>
    </w:div>
    <w:div w:id="670719979">
      <w:bodyDiv w:val="1"/>
      <w:marLeft w:val="0"/>
      <w:marRight w:val="0"/>
      <w:marTop w:val="0"/>
      <w:marBottom w:val="0"/>
      <w:divBdr>
        <w:top w:val="none" w:sz="0" w:space="0" w:color="auto"/>
        <w:left w:val="none" w:sz="0" w:space="0" w:color="auto"/>
        <w:bottom w:val="none" w:sz="0" w:space="0" w:color="auto"/>
        <w:right w:val="none" w:sz="0" w:space="0" w:color="auto"/>
      </w:divBdr>
    </w:div>
    <w:div w:id="915749183">
      <w:bodyDiv w:val="1"/>
      <w:marLeft w:val="0"/>
      <w:marRight w:val="0"/>
      <w:marTop w:val="0"/>
      <w:marBottom w:val="0"/>
      <w:divBdr>
        <w:top w:val="none" w:sz="0" w:space="0" w:color="auto"/>
        <w:left w:val="none" w:sz="0" w:space="0" w:color="auto"/>
        <w:bottom w:val="none" w:sz="0" w:space="0" w:color="auto"/>
        <w:right w:val="none" w:sz="0" w:space="0" w:color="auto"/>
      </w:divBdr>
    </w:div>
    <w:div w:id="999188171">
      <w:bodyDiv w:val="1"/>
      <w:marLeft w:val="0"/>
      <w:marRight w:val="0"/>
      <w:marTop w:val="0"/>
      <w:marBottom w:val="0"/>
      <w:divBdr>
        <w:top w:val="none" w:sz="0" w:space="0" w:color="auto"/>
        <w:left w:val="none" w:sz="0" w:space="0" w:color="auto"/>
        <w:bottom w:val="none" w:sz="0" w:space="0" w:color="auto"/>
        <w:right w:val="none" w:sz="0" w:space="0" w:color="auto"/>
      </w:divBdr>
    </w:div>
    <w:div w:id="1037584449">
      <w:bodyDiv w:val="1"/>
      <w:marLeft w:val="0"/>
      <w:marRight w:val="0"/>
      <w:marTop w:val="0"/>
      <w:marBottom w:val="0"/>
      <w:divBdr>
        <w:top w:val="none" w:sz="0" w:space="0" w:color="auto"/>
        <w:left w:val="none" w:sz="0" w:space="0" w:color="auto"/>
        <w:bottom w:val="none" w:sz="0" w:space="0" w:color="auto"/>
        <w:right w:val="none" w:sz="0" w:space="0" w:color="auto"/>
      </w:divBdr>
    </w:div>
    <w:div w:id="1296135805">
      <w:bodyDiv w:val="1"/>
      <w:marLeft w:val="0"/>
      <w:marRight w:val="0"/>
      <w:marTop w:val="0"/>
      <w:marBottom w:val="0"/>
      <w:divBdr>
        <w:top w:val="none" w:sz="0" w:space="0" w:color="auto"/>
        <w:left w:val="none" w:sz="0" w:space="0" w:color="auto"/>
        <w:bottom w:val="none" w:sz="0" w:space="0" w:color="auto"/>
        <w:right w:val="none" w:sz="0" w:space="0" w:color="auto"/>
      </w:divBdr>
    </w:div>
    <w:div w:id="1350792099">
      <w:bodyDiv w:val="1"/>
      <w:marLeft w:val="0"/>
      <w:marRight w:val="0"/>
      <w:marTop w:val="0"/>
      <w:marBottom w:val="0"/>
      <w:divBdr>
        <w:top w:val="none" w:sz="0" w:space="0" w:color="auto"/>
        <w:left w:val="none" w:sz="0" w:space="0" w:color="auto"/>
        <w:bottom w:val="none" w:sz="0" w:space="0" w:color="auto"/>
        <w:right w:val="none" w:sz="0" w:space="0" w:color="auto"/>
      </w:divBdr>
    </w:div>
    <w:div w:id="1397628335">
      <w:bodyDiv w:val="1"/>
      <w:marLeft w:val="0"/>
      <w:marRight w:val="0"/>
      <w:marTop w:val="0"/>
      <w:marBottom w:val="0"/>
      <w:divBdr>
        <w:top w:val="none" w:sz="0" w:space="0" w:color="auto"/>
        <w:left w:val="none" w:sz="0" w:space="0" w:color="auto"/>
        <w:bottom w:val="none" w:sz="0" w:space="0" w:color="auto"/>
        <w:right w:val="none" w:sz="0" w:space="0" w:color="auto"/>
      </w:divBdr>
    </w:div>
    <w:div w:id="1496066727">
      <w:bodyDiv w:val="1"/>
      <w:marLeft w:val="0"/>
      <w:marRight w:val="0"/>
      <w:marTop w:val="0"/>
      <w:marBottom w:val="0"/>
      <w:divBdr>
        <w:top w:val="none" w:sz="0" w:space="0" w:color="auto"/>
        <w:left w:val="none" w:sz="0" w:space="0" w:color="auto"/>
        <w:bottom w:val="none" w:sz="0" w:space="0" w:color="auto"/>
        <w:right w:val="none" w:sz="0" w:space="0" w:color="auto"/>
      </w:divBdr>
    </w:div>
    <w:div w:id="1508136825">
      <w:bodyDiv w:val="1"/>
      <w:marLeft w:val="0"/>
      <w:marRight w:val="0"/>
      <w:marTop w:val="0"/>
      <w:marBottom w:val="0"/>
      <w:divBdr>
        <w:top w:val="none" w:sz="0" w:space="0" w:color="auto"/>
        <w:left w:val="none" w:sz="0" w:space="0" w:color="auto"/>
        <w:bottom w:val="none" w:sz="0" w:space="0" w:color="auto"/>
        <w:right w:val="none" w:sz="0" w:space="0" w:color="auto"/>
      </w:divBdr>
    </w:div>
    <w:div w:id="1517495867">
      <w:bodyDiv w:val="1"/>
      <w:marLeft w:val="0"/>
      <w:marRight w:val="0"/>
      <w:marTop w:val="0"/>
      <w:marBottom w:val="0"/>
      <w:divBdr>
        <w:top w:val="none" w:sz="0" w:space="0" w:color="auto"/>
        <w:left w:val="none" w:sz="0" w:space="0" w:color="auto"/>
        <w:bottom w:val="none" w:sz="0" w:space="0" w:color="auto"/>
        <w:right w:val="none" w:sz="0" w:space="0" w:color="auto"/>
      </w:divBdr>
    </w:div>
    <w:div w:id="1570772204">
      <w:bodyDiv w:val="1"/>
      <w:marLeft w:val="0"/>
      <w:marRight w:val="0"/>
      <w:marTop w:val="0"/>
      <w:marBottom w:val="0"/>
      <w:divBdr>
        <w:top w:val="none" w:sz="0" w:space="0" w:color="auto"/>
        <w:left w:val="none" w:sz="0" w:space="0" w:color="auto"/>
        <w:bottom w:val="none" w:sz="0" w:space="0" w:color="auto"/>
        <w:right w:val="none" w:sz="0" w:space="0" w:color="auto"/>
      </w:divBdr>
    </w:div>
    <w:div w:id="1862627674">
      <w:bodyDiv w:val="1"/>
      <w:marLeft w:val="0"/>
      <w:marRight w:val="0"/>
      <w:marTop w:val="0"/>
      <w:marBottom w:val="0"/>
      <w:divBdr>
        <w:top w:val="none" w:sz="0" w:space="0" w:color="auto"/>
        <w:left w:val="none" w:sz="0" w:space="0" w:color="auto"/>
        <w:bottom w:val="none" w:sz="0" w:space="0" w:color="auto"/>
        <w:right w:val="none" w:sz="0" w:space="0" w:color="auto"/>
      </w:divBdr>
    </w:div>
    <w:div w:id="1947156042">
      <w:bodyDiv w:val="1"/>
      <w:marLeft w:val="0"/>
      <w:marRight w:val="0"/>
      <w:marTop w:val="0"/>
      <w:marBottom w:val="0"/>
      <w:divBdr>
        <w:top w:val="none" w:sz="0" w:space="0" w:color="auto"/>
        <w:left w:val="none" w:sz="0" w:space="0" w:color="auto"/>
        <w:bottom w:val="none" w:sz="0" w:space="0" w:color="auto"/>
        <w:right w:val="none" w:sz="0" w:space="0" w:color="auto"/>
      </w:divBdr>
    </w:div>
    <w:div w:id="2066179469">
      <w:bodyDiv w:val="1"/>
      <w:marLeft w:val="0"/>
      <w:marRight w:val="0"/>
      <w:marTop w:val="0"/>
      <w:marBottom w:val="0"/>
      <w:divBdr>
        <w:top w:val="none" w:sz="0" w:space="0" w:color="auto"/>
        <w:left w:val="none" w:sz="0" w:space="0" w:color="auto"/>
        <w:bottom w:val="none" w:sz="0" w:space="0" w:color="auto"/>
        <w:right w:val="none" w:sz="0" w:space="0" w:color="auto"/>
      </w:divBdr>
    </w:div>
    <w:div w:id="2131123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ba24130/sba24130---CA1--Programming-for-AI-"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hyperlink" Target="https://drive.google.com/drive/u/0/folders/1SGMIvl_OmYrgw8c4JM69jys1Xrf3O79i"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847</TotalTime>
  <Pages>29</Pages>
  <Words>6532</Words>
  <Characters>3723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K</dc:creator>
  <cp:keywords/>
  <dc:description/>
  <cp:lastModifiedBy>Conor K</cp:lastModifiedBy>
  <cp:revision>44</cp:revision>
  <dcterms:created xsi:type="dcterms:W3CDTF">2024-10-13T20:35:00Z</dcterms:created>
  <dcterms:modified xsi:type="dcterms:W3CDTF">2024-10-3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YLgS7Wq"/&gt;&lt;style id="http://www.zotero.org/styles/harvard-cite-them-right" hasBibliography="1" bibliographyStyleHasBeenSet="1"/&gt;&lt;prefs&gt;&lt;pref name="fieldType" value="Field"/&gt;&lt;/prefs&gt;&lt;/data&gt;</vt:lpwstr>
  </property>
</Properties>
</file>